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548C2B" w14:textId="77777777" w:rsidR="00FC340E" w:rsidRDefault="006305D7" w:rsidP="00E76BD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4D88FE12" w:rsidR="007A4DD6" w:rsidRPr="001B1519" w:rsidRDefault="001E4846" w:rsidP="00E76BD0">
      <w:pPr>
        <w:pStyle w:val="NormalWeb"/>
        <w:spacing w:before="0" w:beforeAutospacing="0" w:after="0" w:afterAutospacing="0"/>
        <w:rPr>
          <w:rFonts w:asciiTheme="minorHAnsi" w:hAnsiTheme="minorHAnsi" w:cstheme="minorHAnsi"/>
          <w:color w:val="808080" w:themeColor="background1" w:themeShade="80"/>
        </w:rPr>
      </w:pPr>
      <w:r w:rsidRPr="001E4846">
        <w:rPr>
          <w:rFonts w:asciiTheme="minorHAnsi" w:hAnsiTheme="minorHAnsi" w:cstheme="minorHAnsi"/>
        </w:rPr>
        <w:t xml:space="preserve">Blood </w:t>
      </w:r>
      <w:r w:rsidR="00332B0B" w:rsidRPr="001E4846">
        <w:rPr>
          <w:rFonts w:asciiTheme="minorHAnsi" w:hAnsiTheme="minorHAnsi" w:cstheme="minorHAnsi"/>
        </w:rPr>
        <w:t xml:space="preserve">Flow Imaging </w:t>
      </w:r>
      <w:r w:rsidRPr="001E4846">
        <w:rPr>
          <w:rFonts w:asciiTheme="minorHAnsi" w:hAnsiTheme="minorHAnsi" w:cstheme="minorHAnsi"/>
        </w:rPr>
        <w:t>with Ultrafast Doppler</w:t>
      </w:r>
    </w:p>
    <w:p w14:paraId="2E300B21" w14:textId="77777777" w:rsidR="007A4DD6" w:rsidRDefault="007A4DD6" w:rsidP="00E76BD0">
      <w:pPr>
        <w:rPr>
          <w:rFonts w:asciiTheme="minorHAnsi" w:hAnsiTheme="minorHAnsi" w:cstheme="minorHAnsi"/>
          <w:b/>
          <w:bCs/>
        </w:rPr>
      </w:pPr>
    </w:p>
    <w:p w14:paraId="57F65D1B" w14:textId="77777777" w:rsidR="00FC340E" w:rsidRDefault="006305D7" w:rsidP="00E76BD0">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r w:rsidR="001E4846">
        <w:rPr>
          <w:rFonts w:asciiTheme="minorHAnsi" w:hAnsiTheme="minorHAnsi" w:cstheme="minorHAnsi"/>
          <w:b/>
          <w:bCs/>
        </w:rPr>
        <w:t xml:space="preserve"> </w:t>
      </w:r>
    </w:p>
    <w:p w14:paraId="32B171D0" w14:textId="4D8DE77C" w:rsidR="007A4DD6" w:rsidRPr="001B1519" w:rsidRDefault="001E4846" w:rsidP="00E76BD0">
      <w:pPr>
        <w:rPr>
          <w:rFonts w:asciiTheme="minorHAnsi" w:hAnsiTheme="minorHAnsi" w:cstheme="minorHAnsi"/>
          <w:color w:val="808080" w:themeColor="background1" w:themeShade="80"/>
        </w:rPr>
      </w:pPr>
      <w:r w:rsidRPr="00A45FAC">
        <w:rPr>
          <w:rFonts w:asciiTheme="minorHAnsi" w:hAnsiTheme="minorHAnsi" w:cstheme="minorHAnsi"/>
          <w:bCs/>
        </w:rPr>
        <w:t>Jerome Baranger</w:t>
      </w:r>
      <w:r w:rsidR="00A45FAC" w:rsidRPr="00A45FAC">
        <w:rPr>
          <w:rFonts w:asciiTheme="minorHAnsi" w:hAnsiTheme="minorHAnsi" w:cstheme="minorHAnsi"/>
          <w:bCs/>
          <w:vertAlign w:val="superscript"/>
        </w:rPr>
        <w:t>1</w:t>
      </w:r>
      <w:r w:rsidR="00196AF7">
        <w:rPr>
          <w:rFonts w:asciiTheme="minorHAnsi" w:hAnsiTheme="minorHAnsi" w:cstheme="minorHAnsi"/>
          <w:bCs/>
          <w:vertAlign w:val="superscript"/>
        </w:rPr>
        <w:t>,2</w:t>
      </w:r>
      <w:r w:rsidR="00A45FAC" w:rsidRPr="00A45FAC">
        <w:rPr>
          <w:rFonts w:asciiTheme="minorHAnsi" w:hAnsiTheme="minorHAnsi" w:cstheme="minorHAnsi"/>
          <w:bCs/>
        </w:rPr>
        <w:t>,</w:t>
      </w:r>
      <w:r w:rsidR="00A45FAC">
        <w:rPr>
          <w:rFonts w:asciiTheme="minorHAnsi" w:hAnsiTheme="minorHAnsi" w:cstheme="minorHAnsi"/>
          <w:bCs/>
        </w:rPr>
        <w:t xml:space="preserve"> Luc Mertens</w:t>
      </w:r>
      <w:r w:rsidR="00196AF7">
        <w:rPr>
          <w:rFonts w:asciiTheme="minorHAnsi" w:hAnsiTheme="minorHAnsi" w:cstheme="minorHAnsi"/>
          <w:bCs/>
          <w:vertAlign w:val="superscript"/>
        </w:rPr>
        <w:t>1,</w:t>
      </w:r>
      <w:r w:rsidR="00A45FAC">
        <w:rPr>
          <w:rFonts w:asciiTheme="minorHAnsi" w:hAnsiTheme="minorHAnsi" w:cstheme="minorHAnsi"/>
          <w:bCs/>
          <w:vertAlign w:val="superscript"/>
        </w:rPr>
        <w:t>2</w:t>
      </w:r>
      <w:r w:rsidR="00A45FAC">
        <w:rPr>
          <w:rFonts w:asciiTheme="minorHAnsi" w:hAnsiTheme="minorHAnsi" w:cstheme="minorHAnsi"/>
          <w:bCs/>
        </w:rPr>
        <w:t>,</w:t>
      </w:r>
      <w:r w:rsidR="00A45FAC" w:rsidRPr="00A45FAC">
        <w:rPr>
          <w:rFonts w:asciiTheme="minorHAnsi" w:hAnsiTheme="minorHAnsi" w:cstheme="minorHAnsi"/>
          <w:bCs/>
        </w:rPr>
        <w:t xml:space="preserve"> Olivier Villemain</w:t>
      </w:r>
      <w:r w:rsidR="00A45FAC" w:rsidRPr="00A45FAC">
        <w:rPr>
          <w:rFonts w:asciiTheme="minorHAnsi" w:hAnsiTheme="minorHAnsi" w:cstheme="minorHAnsi"/>
          <w:bCs/>
          <w:vertAlign w:val="superscript"/>
        </w:rPr>
        <w:t>1</w:t>
      </w:r>
      <w:r w:rsidR="00A45FAC">
        <w:rPr>
          <w:rFonts w:asciiTheme="minorHAnsi" w:hAnsiTheme="minorHAnsi" w:cstheme="minorHAnsi"/>
          <w:bCs/>
          <w:vertAlign w:val="superscript"/>
        </w:rPr>
        <w:t>,2</w:t>
      </w:r>
      <w:r w:rsidR="00196AF7">
        <w:rPr>
          <w:rFonts w:asciiTheme="minorHAnsi" w:hAnsiTheme="minorHAnsi" w:cstheme="minorHAnsi"/>
          <w:bCs/>
          <w:vertAlign w:val="superscript"/>
        </w:rPr>
        <w:t>,3</w:t>
      </w:r>
    </w:p>
    <w:p w14:paraId="60FCB589" w14:textId="396C0D32" w:rsidR="00D04A95" w:rsidRDefault="00D04A95" w:rsidP="00E76BD0">
      <w:pPr>
        <w:rPr>
          <w:rFonts w:asciiTheme="minorHAnsi" w:hAnsiTheme="minorHAnsi" w:cstheme="minorHAnsi"/>
          <w:bCs/>
          <w:color w:val="808080" w:themeColor="background1" w:themeShade="80"/>
        </w:rPr>
      </w:pPr>
    </w:p>
    <w:p w14:paraId="49A08518" w14:textId="77777777" w:rsidR="00196AF7" w:rsidRDefault="00196AF7" w:rsidP="00E76BD0">
      <w:r>
        <w:rPr>
          <w:vertAlign w:val="superscript"/>
        </w:rPr>
        <w:t>1</w:t>
      </w:r>
      <w:r>
        <w:t>Translational Medicine Department, The Hospital for Sick Children, PGCRL Research Institute</w:t>
      </w:r>
    </w:p>
    <w:p w14:paraId="2E1ECF2C" w14:textId="4045391E" w:rsidR="00196AF7" w:rsidRDefault="00196AF7" w:rsidP="00E76BD0">
      <w:r w:rsidRPr="00E73BB4">
        <w:rPr>
          <w:vertAlign w:val="superscript"/>
        </w:rPr>
        <w:t>2</w:t>
      </w:r>
      <w:r w:rsidRPr="00E73BB4">
        <w:t>The Labatt Family Heart Centre, Department of Pediatric, The Hospital for Sick Children, University of Toronto, Toronto, Ontario, Canada.</w:t>
      </w:r>
    </w:p>
    <w:p w14:paraId="3AACFB61" w14:textId="6BA6CF62" w:rsidR="00196AF7" w:rsidRPr="00196AF7" w:rsidRDefault="00196AF7" w:rsidP="00E76BD0">
      <w:r>
        <w:rPr>
          <w:vertAlign w:val="superscript"/>
        </w:rPr>
        <w:t>3</w:t>
      </w:r>
      <w:r w:rsidRPr="00196AF7">
        <w:t>Medical Biophysics Department, University of Toronto, Toronto, Ontario, Canada</w:t>
      </w:r>
    </w:p>
    <w:p w14:paraId="169036D8" w14:textId="6409052C" w:rsidR="00A45FAC" w:rsidRDefault="00A45FAC" w:rsidP="00E76BD0"/>
    <w:p w14:paraId="19EE620F" w14:textId="77777777" w:rsidR="00A45FAC" w:rsidRPr="00B81B15" w:rsidRDefault="00A45FAC" w:rsidP="00E76BD0">
      <w:r>
        <w:t>Email addresses of co-authors:</w:t>
      </w:r>
    </w:p>
    <w:p w14:paraId="49303752" w14:textId="65E4773E" w:rsidR="00A45FAC" w:rsidRPr="00A45FAC" w:rsidRDefault="00A45FAC" w:rsidP="00E76BD0">
      <w:pPr>
        <w:rPr>
          <w:rFonts w:asciiTheme="minorHAnsi" w:hAnsiTheme="minorHAnsi" w:cstheme="minorHAnsi"/>
          <w:bCs/>
          <w:vertAlign w:val="superscript"/>
        </w:rPr>
      </w:pPr>
      <w:r w:rsidRPr="00A45FAC">
        <w:rPr>
          <w:rFonts w:asciiTheme="minorHAnsi" w:hAnsiTheme="minorHAnsi" w:cstheme="minorHAnsi"/>
          <w:bCs/>
        </w:rPr>
        <w:t xml:space="preserve">Jerome </w:t>
      </w:r>
      <w:proofErr w:type="spellStart"/>
      <w:r w:rsidRPr="00A45FAC">
        <w:rPr>
          <w:rFonts w:asciiTheme="minorHAnsi" w:hAnsiTheme="minorHAnsi" w:cstheme="minorHAnsi"/>
          <w:bCs/>
        </w:rPr>
        <w:t>Baranger</w:t>
      </w:r>
      <w:proofErr w:type="spellEnd"/>
      <w:r w:rsidRPr="00A45FAC">
        <w:rPr>
          <w:rFonts w:asciiTheme="minorHAnsi" w:hAnsiTheme="minorHAnsi" w:cstheme="minorHAnsi"/>
          <w:bCs/>
        </w:rPr>
        <w:t xml:space="preserve"> </w:t>
      </w:r>
      <w:r w:rsidRPr="00A45FAC">
        <w:rPr>
          <w:rFonts w:asciiTheme="minorHAnsi" w:hAnsiTheme="minorHAnsi" w:cstheme="minorHAnsi"/>
          <w:bCs/>
        </w:rPr>
        <w:tab/>
        <w:t>(</w:t>
      </w:r>
      <w:hyperlink r:id="rId11" w:history="1">
        <w:r w:rsidRPr="00C12AA4">
          <w:rPr>
            <w:rStyle w:val="Hyperlink"/>
            <w:rFonts w:asciiTheme="minorHAnsi" w:hAnsiTheme="minorHAnsi" w:cstheme="minorHAnsi"/>
            <w:bCs/>
          </w:rPr>
          <w:t>jerome.baranger@sickkids.ca</w:t>
        </w:r>
      </w:hyperlink>
      <w:r>
        <w:rPr>
          <w:rFonts w:asciiTheme="minorHAnsi" w:hAnsiTheme="minorHAnsi" w:cstheme="minorHAnsi"/>
          <w:bCs/>
        </w:rPr>
        <w:t>)</w:t>
      </w:r>
    </w:p>
    <w:p w14:paraId="4E19CE6D" w14:textId="5449FFBF" w:rsidR="00A45FAC" w:rsidRPr="00A45FAC" w:rsidRDefault="00A45FAC" w:rsidP="00E76BD0">
      <w:pPr>
        <w:rPr>
          <w:rFonts w:asciiTheme="minorHAnsi" w:hAnsiTheme="minorHAnsi" w:cstheme="minorHAnsi"/>
          <w:bCs/>
          <w:vertAlign w:val="superscript"/>
          <w:lang w:val="fr-CA"/>
        </w:rPr>
      </w:pPr>
      <w:r w:rsidRPr="00A45FAC">
        <w:rPr>
          <w:rFonts w:asciiTheme="minorHAnsi" w:hAnsiTheme="minorHAnsi" w:cstheme="minorHAnsi"/>
          <w:bCs/>
          <w:lang w:val="fr-CA"/>
        </w:rPr>
        <w:t>Luc Mertens</w:t>
      </w:r>
      <w:r>
        <w:rPr>
          <w:rFonts w:asciiTheme="minorHAnsi" w:hAnsiTheme="minorHAnsi" w:cstheme="minorHAnsi"/>
          <w:bCs/>
          <w:lang w:val="fr-CA"/>
        </w:rPr>
        <w:t xml:space="preserve"> </w:t>
      </w:r>
      <w:r>
        <w:rPr>
          <w:rFonts w:asciiTheme="minorHAnsi" w:hAnsiTheme="minorHAnsi" w:cstheme="minorHAnsi"/>
          <w:bCs/>
          <w:lang w:val="fr-CA"/>
        </w:rPr>
        <w:tab/>
      </w:r>
      <w:r>
        <w:rPr>
          <w:rFonts w:asciiTheme="minorHAnsi" w:hAnsiTheme="minorHAnsi" w:cstheme="minorHAnsi"/>
          <w:bCs/>
          <w:lang w:val="fr-CA"/>
        </w:rPr>
        <w:tab/>
      </w:r>
      <w:r w:rsidRPr="00A45FAC">
        <w:rPr>
          <w:rFonts w:asciiTheme="minorHAnsi" w:hAnsiTheme="minorHAnsi" w:cstheme="minorHAnsi"/>
          <w:bCs/>
          <w:lang w:val="fr-CA"/>
        </w:rPr>
        <w:t>(</w:t>
      </w:r>
      <w:hyperlink r:id="rId12" w:history="1">
        <w:r w:rsidRPr="00C12AA4">
          <w:rPr>
            <w:rStyle w:val="Hyperlink"/>
            <w:rFonts w:asciiTheme="minorHAnsi" w:hAnsiTheme="minorHAnsi" w:cstheme="minorHAnsi"/>
            <w:bCs/>
            <w:lang w:val="fr-CA"/>
          </w:rPr>
          <w:t>luc.mertens@sickkids.ca</w:t>
        </w:r>
      </w:hyperlink>
      <w:r>
        <w:rPr>
          <w:rFonts w:asciiTheme="minorHAnsi" w:hAnsiTheme="minorHAnsi" w:cstheme="minorHAnsi"/>
          <w:bCs/>
          <w:lang w:val="fr-CA"/>
        </w:rPr>
        <w:t>)</w:t>
      </w:r>
    </w:p>
    <w:p w14:paraId="6AB8CC21" w14:textId="4A9F2B2B" w:rsidR="00A45FAC" w:rsidRPr="00F92F7D" w:rsidRDefault="00A45FAC" w:rsidP="00E76BD0">
      <w:pPr>
        <w:rPr>
          <w:rFonts w:asciiTheme="minorHAnsi" w:hAnsiTheme="minorHAnsi" w:cstheme="minorHAnsi"/>
          <w:bCs/>
        </w:rPr>
      </w:pPr>
      <w:r w:rsidRPr="00F92F7D">
        <w:rPr>
          <w:rFonts w:asciiTheme="minorHAnsi" w:hAnsiTheme="minorHAnsi" w:cstheme="minorHAnsi"/>
          <w:bCs/>
        </w:rPr>
        <w:t xml:space="preserve">Olivier </w:t>
      </w:r>
      <w:proofErr w:type="spellStart"/>
      <w:r w:rsidRPr="00F92F7D">
        <w:rPr>
          <w:rFonts w:asciiTheme="minorHAnsi" w:hAnsiTheme="minorHAnsi" w:cstheme="minorHAnsi"/>
          <w:bCs/>
        </w:rPr>
        <w:t>Villemain</w:t>
      </w:r>
      <w:proofErr w:type="spellEnd"/>
      <w:r w:rsidRPr="00F92F7D">
        <w:rPr>
          <w:rFonts w:asciiTheme="minorHAnsi" w:hAnsiTheme="minorHAnsi" w:cstheme="minorHAnsi"/>
          <w:bCs/>
        </w:rPr>
        <w:tab/>
        <w:t>(</w:t>
      </w:r>
      <w:hyperlink r:id="rId13" w:history="1">
        <w:r w:rsidRPr="00F92F7D">
          <w:rPr>
            <w:rStyle w:val="Hyperlink"/>
            <w:rFonts w:asciiTheme="minorHAnsi" w:hAnsiTheme="minorHAnsi" w:cstheme="minorHAnsi"/>
            <w:bCs/>
          </w:rPr>
          <w:t>olivier.villemain@sickkids.ca</w:t>
        </w:r>
      </w:hyperlink>
      <w:r w:rsidRPr="00F92F7D">
        <w:rPr>
          <w:rFonts w:asciiTheme="minorHAnsi" w:hAnsiTheme="minorHAnsi" w:cstheme="minorHAnsi"/>
          <w:bCs/>
        </w:rPr>
        <w:t>)</w:t>
      </w:r>
    </w:p>
    <w:p w14:paraId="0641A071" w14:textId="77777777" w:rsidR="00A45FAC" w:rsidRPr="00F92F7D" w:rsidRDefault="00A45FAC" w:rsidP="00E76BD0">
      <w:pPr>
        <w:rPr>
          <w:rFonts w:asciiTheme="minorHAnsi" w:hAnsiTheme="minorHAnsi" w:cstheme="minorHAnsi"/>
          <w:bCs/>
          <w:color w:val="808080" w:themeColor="background1" w:themeShade="80"/>
        </w:rPr>
      </w:pPr>
    </w:p>
    <w:p w14:paraId="51947400" w14:textId="77777777" w:rsidR="00332B0B" w:rsidRDefault="006305D7" w:rsidP="00E76BD0">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45A99E68" w14:textId="24EA74ED" w:rsidR="00F8454F" w:rsidRDefault="00A45FAC" w:rsidP="00E76BD0">
      <w:pPr>
        <w:pStyle w:val="NormalWeb"/>
        <w:spacing w:before="0" w:beforeAutospacing="0" w:after="0" w:afterAutospacing="0"/>
      </w:pPr>
      <w:r>
        <w:rPr>
          <w:rFonts w:asciiTheme="minorHAnsi" w:hAnsiTheme="minorHAnsi" w:cstheme="minorHAnsi"/>
        </w:rPr>
        <w:t xml:space="preserve">Ultrasound, ultrafast, </w:t>
      </w:r>
      <w:r w:rsidR="00643048">
        <w:rPr>
          <w:rFonts w:asciiTheme="minorHAnsi" w:hAnsiTheme="minorHAnsi" w:cstheme="minorHAnsi"/>
        </w:rPr>
        <w:t xml:space="preserve">medical </w:t>
      </w:r>
      <w:r>
        <w:rPr>
          <w:rFonts w:asciiTheme="minorHAnsi" w:hAnsiTheme="minorHAnsi" w:cstheme="minorHAnsi"/>
        </w:rPr>
        <w:t>imaging</w:t>
      </w:r>
      <w:r w:rsidR="00643048">
        <w:rPr>
          <w:rFonts w:asciiTheme="minorHAnsi" w:hAnsiTheme="minorHAnsi" w:cstheme="minorHAnsi"/>
        </w:rPr>
        <w:t>, blood flow, Doppler, high framerate</w:t>
      </w:r>
      <w:r w:rsidR="00F8454F">
        <w:rPr>
          <w:rFonts w:asciiTheme="minorHAnsi" w:hAnsiTheme="minorHAnsi" w:cstheme="minorHAnsi"/>
        </w:rPr>
        <w:t xml:space="preserve">, </w:t>
      </w:r>
      <w:r w:rsidR="00F8454F">
        <w:t>clutter filter, plane wave, biomedical engineering</w:t>
      </w:r>
    </w:p>
    <w:p w14:paraId="1CB4E390" w14:textId="77777777" w:rsidR="006305D7" w:rsidRPr="001B1519" w:rsidRDefault="006305D7" w:rsidP="00E76BD0">
      <w:pPr>
        <w:pStyle w:val="NormalWeb"/>
        <w:spacing w:before="0" w:beforeAutospacing="0" w:after="0" w:afterAutospacing="0"/>
        <w:rPr>
          <w:rFonts w:asciiTheme="minorHAnsi" w:hAnsiTheme="minorHAnsi" w:cstheme="minorHAnsi"/>
        </w:rPr>
      </w:pPr>
    </w:p>
    <w:p w14:paraId="512C184D" w14:textId="77777777" w:rsidR="00332B0B" w:rsidRDefault="00086FF5" w:rsidP="00E76BD0">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49E34179" w:rsidR="007A4DD6" w:rsidRPr="001B1519" w:rsidRDefault="00643048" w:rsidP="00E76BD0">
      <w:pPr>
        <w:rPr>
          <w:rFonts w:asciiTheme="minorHAnsi" w:hAnsiTheme="minorHAnsi" w:cstheme="minorHAnsi"/>
          <w:color w:val="808080" w:themeColor="background1" w:themeShade="80"/>
        </w:rPr>
      </w:pPr>
      <w:r>
        <w:rPr>
          <w:rFonts w:asciiTheme="minorHAnsi" w:hAnsiTheme="minorHAnsi" w:cstheme="minorHAnsi"/>
        </w:rPr>
        <w:t xml:space="preserve">This protocol shows how to </w:t>
      </w:r>
      <w:r w:rsidR="00196AF7">
        <w:rPr>
          <w:rFonts w:asciiTheme="minorHAnsi" w:hAnsiTheme="minorHAnsi" w:cstheme="minorHAnsi"/>
        </w:rPr>
        <w:t>apply</w:t>
      </w:r>
      <w:r>
        <w:rPr>
          <w:rFonts w:asciiTheme="minorHAnsi" w:hAnsiTheme="minorHAnsi" w:cstheme="minorHAnsi"/>
        </w:rPr>
        <w:t xml:space="preserve"> ultrafast ultrasound Doppler imaging to quantify blood flows</w:t>
      </w:r>
      <w:r w:rsidR="00C2401E">
        <w:rPr>
          <w:rFonts w:asciiTheme="minorHAnsi" w:hAnsiTheme="minorHAnsi" w:cstheme="minorHAnsi"/>
        </w:rPr>
        <w:t xml:space="preserve">. After a </w:t>
      </w:r>
      <w:r w:rsidR="00332B0B">
        <w:rPr>
          <w:rFonts w:asciiTheme="minorHAnsi" w:hAnsiTheme="minorHAnsi" w:cstheme="minorHAnsi"/>
        </w:rPr>
        <w:t>1 s</w:t>
      </w:r>
      <w:r w:rsidR="00C2401E">
        <w:rPr>
          <w:rFonts w:asciiTheme="minorHAnsi" w:hAnsiTheme="minorHAnsi" w:cstheme="minorHAnsi"/>
        </w:rPr>
        <w:t xml:space="preserve"> long acquisition, the experimenter </w:t>
      </w:r>
      <w:r w:rsidR="007C2109">
        <w:rPr>
          <w:rFonts w:asciiTheme="minorHAnsi" w:hAnsiTheme="minorHAnsi" w:cstheme="minorHAnsi"/>
        </w:rPr>
        <w:t xml:space="preserve">has access to a movie of the full field of view with axial velocity values for each pixel every </w:t>
      </w:r>
      <w:r w:rsidR="00196AF7">
        <w:rPr>
          <w:rFonts w:asciiTheme="minorHAnsi" w:hAnsiTheme="minorHAnsi" w:cstheme="minorHAnsi"/>
        </w:rPr>
        <w:t>≈</w:t>
      </w:r>
      <w:r w:rsidR="007C2109">
        <w:rPr>
          <w:rFonts w:asciiTheme="minorHAnsi" w:hAnsiTheme="minorHAnsi" w:cstheme="minorHAnsi"/>
        </w:rPr>
        <w:t>0.3</w:t>
      </w:r>
      <w:r w:rsidR="00332B0B">
        <w:rPr>
          <w:rFonts w:asciiTheme="minorHAnsi" w:hAnsiTheme="minorHAnsi" w:cstheme="minorHAnsi"/>
        </w:rPr>
        <w:t xml:space="preserve"> </w:t>
      </w:r>
      <w:r w:rsidR="007C2109">
        <w:rPr>
          <w:rFonts w:asciiTheme="minorHAnsi" w:hAnsiTheme="minorHAnsi" w:cstheme="minorHAnsi"/>
        </w:rPr>
        <w:t>ms</w:t>
      </w:r>
      <w:r w:rsidR="00196AF7">
        <w:rPr>
          <w:rFonts w:asciiTheme="minorHAnsi" w:hAnsiTheme="minorHAnsi" w:cstheme="minorHAnsi"/>
        </w:rPr>
        <w:t xml:space="preserve"> (depending on the </w:t>
      </w:r>
      <w:r w:rsidR="00196AF7" w:rsidRPr="00196AF7">
        <w:rPr>
          <w:rFonts w:asciiTheme="minorHAnsi" w:hAnsiTheme="minorHAnsi" w:cstheme="minorHAnsi"/>
        </w:rPr>
        <w:t>ultrasound time of flight</w:t>
      </w:r>
      <w:r w:rsidR="00196AF7">
        <w:rPr>
          <w:rFonts w:asciiTheme="minorHAnsi" w:hAnsiTheme="minorHAnsi" w:cstheme="minorHAnsi"/>
        </w:rPr>
        <w:t>)</w:t>
      </w:r>
      <w:r w:rsidR="007C2109">
        <w:rPr>
          <w:rFonts w:asciiTheme="minorHAnsi" w:hAnsiTheme="minorHAnsi" w:cstheme="minorHAnsi"/>
        </w:rPr>
        <w:t xml:space="preserve">. </w:t>
      </w:r>
    </w:p>
    <w:p w14:paraId="761028D6" w14:textId="77777777" w:rsidR="006305D7" w:rsidRPr="001B1519" w:rsidRDefault="006305D7" w:rsidP="00E76BD0">
      <w:pPr>
        <w:rPr>
          <w:rFonts w:asciiTheme="minorHAnsi" w:hAnsiTheme="minorHAnsi" w:cstheme="minorHAnsi"/>
        </w:rPr>
      </w:pPr>
    </w:p>
    <w:p w14:paraId="56EE6EB4" w14:textId="77777777" w:rsidR="00332B0B" w:rsidRDefault="006305D7" w:rsidP="00E76BD0">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456B9" w14:textId="1CFA084C" w:rsidR="007A4DD6" w:rsidRPr="001B1519" w:rsidRDefault="00EA46A1" w:rsidP="00E76BD0">
      <w:pPr>
        <w:rPr>
          <w:rFonts w:asciiTheme="minorHAnsi" w:hAnsiTheme="minorHAnsi" w:cstheme="minorHAnsi"/>
          <w:color w:val="808080" w:themeColor="background1" w:themeShade="80"/>
        </w:rPr>
      </w:pPr>
      <w:r w:rsidRPr="00EA46A1">
        <w:rPr>
          <w:rFonts w:asciiTheme="minorHAnsi" w:hAnsiTheme="minorHAnsi" w:cstheme="minorHAnsi"/>
        </w:rPr>
        <w:t xml:space="preserve">The pulsed-Doppler effect is the main technique used in </w:t>
      </w:r>
      <w:r w:rsidR="00196AF7">
        <w:rPr>
          <w:rFonts w:asciiTheme="minorHAnsi" w:hAnsiTheme="minorHAnsi" w:cstheme="minorHAnsi"/>
        </w:rPr>
        <w:t>clinical</w:t>
      </w:r>
      <w:r w:rsidR="00196AF7" w:rsidRPr="00EA46A1">
        <w:rPr>
          <w:rFonts w:asciiTheme="minorHAnsi" w:hAnsiTheme="minorHAnsi" w:cstheme="minorHAnsi"/>
        </w:rPr>
        <w:t xml:space="preserve"> </w:t>
      </w:r>
      <w:r w:rsidRPr="00EA46A1">
        <w:rPr>
          <w:rFonts w:asciiTheme="minorHAnsi" w:hAnsiTheme="minorHAnsi" w:cstheme="minorHAnsi"/>
        </w:rPr>
        <w:t>echography to assess blood flow. Applied with conventional focused ultrasound Doppler modes, it has several limits. Firstly, a finely tuned signal filtering operation is needed to distinguish blood flows fro</w:t>
      </w:r>
      <w:r>
        <w:rPr>
          <w:rFonts w:asciiTheme="minorHAnsi" w:hAnsiTheme="minorHAnsi" w:cstheme="minorHAnsi"/>
        </w:rPr>
        <w:t xml:space="preserve">m surrounding moving tissues. </w:t>
      </w:r>
      <w:r w:rsidRPr="00EA46A1">
        <w:rPr>
          <w:rFonts w:asciiTheme="minorHAnsi" w:hAnsiTheme="minorHAnsi" w:cstheme="minorHAnsi"/>
        </w:rPr>
        <w:t xml:space="preserve">Secondly, the operator </w:t>
      </w:r>
      <w:r w:rsidR="00332B0B" w:rsidRPr="00EA46A1">
        <w:rPr>
          <w:rFonts w:asciiTheme="minorHAnsi" w:hAnsiTheme="minorHAnsi" w:cstheme="minorHAnsi"/>
        </w:rPr>
        <w:t>must</w:t>
      </w:r>
      <w:r w:rsidRPr="00EA46A1">
        <w:rPr>
          <w:rFonts w:asciiTheme="minorHAnsi" w:hAnsiTheme="minorHAnsi" w:cstheme="minorHAnsi"/>
        </w:rPr>
        <w:t xml:space="preserve"> choose between localizing the blood flows or quantifying them.</w:t>
      </w:r>
      <w:r>
        <w:rPr>
          <w:rFonts w:asciiTheme="minorHAnsi" w:hAnsiTheme="minorHAnsi" w:cstheme="minorHAnsi"/>
        </w:rPr>
        <w:t xml:space="preserve"> </w:t>
      </w:r>
      <w:r w:rsidRPr="00EA46A1">
        <w:rPr>
          <w:rFonts w:asciiTheme="minorHAnsi" w:hAnsiTheme="minorHAnsi" w:cstheme="minorHAnsi"/>
        </w:rPr>
        <w:t>In the last two decades, ultrasound imaging has undergone a paradigm shift with the emergence of ultrafast ultrasound using unfocused waves. In addition to a hundredfold increase in framerate (up to 10000</w:t>
      </w:r>
      <w:r w:rsidR="00332B0B">
        <w:rPr>
          <w:rFonts w:asciiTheme="minorHAnsi" w:hAnsiTheme="minorHAnsi" w:cstheme="minorHAnsi"/>
        </w:rPr>
        <w:t xml:space="preserve"> </w:t>
      </w:r>
      <w:r w:rsidRPr="00EA46A1">
        <w:rPr>
          <w:rFonts w:asciiTheme="minorHAnsi" w:hAnsiTheme="minorHAnsi" w:cstheme="minorHAnsi"/>
        </w:rPr>
        <w:t>Hz), this new technique also breaks the conventional quantification/localization trade-off, offering a complete blo</w:t>
      </w:r>
      <w:r w:rsidR="00A040D9">
        <w:rPr>
          <w:rFonts w:asciiTheme="minorHAnsi" w:hAnsiTheme="minorHAnsi" w:cstheme="minorHAnsi"/>
        </w:rPr>
        <w:t>od</w:t>
      </w:r>
      <w:r w:rsidRPr="00EA46A1">
        <w:rPr>
          <w:rFonts w:asciiTheme="minorHAnsi" w:hAnsiTheme="minorHAnsi" w:cstheme="minorHAnsi"/>
        </w:rPr>
        <w:t xml:space="preserve"> flow mapping of the field of view and a simultaneous access to fine velocities measurements at the single-pixel level (down to 50</w:t>
      </w:r>
      <w:r w:rsidR="00332B0B">
        <w:rPr>
          <w:rFonts w:asciiTheme="minorHAnsi" w:hAnsiTheme="minorHAnsi" w:cstheme="minorHAnsi"/>
        </w:rPr>
        <w:t xml:space="preserve"> </w:t>
      </w:r>
      <w:r w:rsidRPr="00EA46A1">
        <w:rPr>
          <w:rFonts w:asciiTheme="minorHAnsi" w:hAnsiTheme="minorHAnsi" w:cstheme="minorHAnsi"/>
        </w:rPr>
        <w:t>µm). This data continuity in both spatial and temporal dimensions strongly improves the tissue/blood filtering process, which results in an increase sensitivity to small blood flow</w:t>
      </w:r>
      <w:r w:rsidR="00196AF7">
        <w:rPr>
          <w:rFonts w:asciiTheme="minorHAnsi" w:hAnsiTheme="minorHAnsi" w:cstheme="minorHAnsi"/>
        </w:rPr>
        <w:t xml:space="preserve"> velocities</w:t>
      </w:r>
      <w:r w:rsidRPr="00EA46A1">
        <w:rPr>
          <w:rFonts w:asciiTheme="minorHAnsi" w:hAnsiTheme="minorHAnsi" w:cstheme="minorHAnsi"/>
        </w:rPr>
        <w:t xml:space="preserve"> (down to 1 mm/s).</w:t>
      </w:r>
      <w:r>
        <w:rPr>
          <w:rFonts w:asciiTheme="minorHAnsi" w:hAnsiTheme="minorHAnsi" w:cstheme="minorHAnsi"/>
        </w:rPr>
        <w:t xml:space="preserve"> </w:t>
      </w:r>
      <w:r w:rsidRPr="00EA46A1">
        <w:rPr>
          <w:rFonts w:asciiTheme="minorHAnsi" w:hAnsiTheme="minorHAnsi" w:cstheme="minorHAnsi"/>
        </w:rPr>
        <w:t xml:space="preserve">In this method paper, we aim to introduce the concept of ultrafast Doppler as well as its main parameters. </w:t>
      </w:r>
      <w:r w:rsidR="00E304E4">
        <w:rPr>
          <w:rFonts w:asciiTheme="minorHAnsi" w:hAnsiTheme="minorHAnsi" w:cstheme="minorHAnsi"/>
        </w:rPr>
        <w:t>Firstly, we summarize</w:t>
      </w:r>
      <w:r w:rsidRPr="00EA46A1">
        <w:rPr>
          <w:rFonts w:asciiTheme="minorHAnsi" w:hAnsiTheme="minorHAnsi" w:cstheme="minorHAnsi"/>
        </w:rPr>
        <w:t xml:space="preserve"> the physical principles of unfocused wave imaging. Then, we present the Doppler signal processing main steps. Particularly, we explain the practical implementation of the critical tissue/blood flow separation algorithms and on the extraction of velocities from these filtered data. This theoretical description is supplemented by in</w:t>
      </w:r>
      <w:r w:rsidR="00332B0B">
        <w:rPr>
          <w:rFonts w:asciiTheme="minorHAnsi" w:hAnsiTheme="minorHAnsi" w:cstheme="minorHAnsi"/>
        </w:rPr>
        <w:t xml:space="preserve"> </w:t>
      </w:r>
      <w:r w:rsidRPr="00EA46A1">
        <w:rPr>
          <w:rFonts w:asciiTheme="minorHAnsi" w:hAnsiTheme="minorHAnsi" w:cstheme="minorHAnsi"/>
        </w:rPr>
        <w:t xml:space="preserve">vitro experiences. A tissue phantom embedding a canal with flowing blood-mimicking fluid is imaged with a </w:t>
      </w:r>
      <w:r w:rsidR="00196AF7">
        <w:rPr>
          <w:rFonts w:asciiTheme="minorHAnsi" w:hAnsiTheme="minorHAnsi" w:cstheme="minorHAnsi"/>
        </w:rPr>
        <w:t>research</w:t>
      </w:r>
      <w:r w:rsidR="00196AF7" w:rsidRPr="00EA46A1">
        <w:rPr>
          <w:rFonts w:asciiTheme="minorHAnsi" w:hAnsiTheme="minorHAnsi" w:cstheme="minorHAnsi"/>
        </w:rPr>
        <w:t xml:space="preserve"> </w:t>
      </w:r>
      <w:r w:rsidRPr="00EA46A1">
        <w:rPr>
          <w:rFonts w:asciiTheme="minorHAnsi" w:hAnsiTheme="minorHAnsi" w:cstheme="minorHAnsi"/>
        </w:rPr>
        <w:t xml:space="preserve">programmable </w:t>
      </w:r>
      <w:r w:rsidR="00196AF7">
        <w:rPr>
          <w:rFonts w:asciiTheme="minorHAnsi" w:hAnsiTheme="minorHAnsi" w:cstheme="minorHAnsi"/>
        </w:rPr>
        <w:t>ultrasound system</w:t>
      </w:r>
      <w:r w:rsidRPr="00EA46A1">
        <w:rPr>
          <w:rFonts w:asciiTheme="minorHAnsi" w:hAnsiTheme="minorHAnsi" w:cstheme="minorHAnsi"/>
        </w:rPr>
        <w:t xml:space="preserve">. A blood flow image </w:t>
      </w:r>
      <w:r w:rsidRPr="00EA46A1">
        <w:rPr>
          <w:rFonts w:asciiTheme="minorHAnsi" w:hAnsiTheme="minorHAnsi" w:cstheme="minorHAnsi"/>
        </w:rPr>
        <w:lastRenderedPageBreak/>
        <w:t xml:space="preserve">is </w:t>
      </w:r>
      <w:proofErr w:type="gramStart"/>
      <w:r w:rsidRPr="00EA46A1">
        <w:rPr>
          <w:rFonts w:asciiTheme="minorHAnsi" w:hAnsiTheme="minorHAnsi" w:cstheme="minorHAnsi"/>
        </w:rPr>
        <w:t>obtained</w:t>
      </w:r>
      <w:proofErr w:type="gramEnd"/>
      <w:r w:rsidRPr="00EA46A1">
        <w:rPr>
          <w:rFonts w:asciiTheme="minorHAnsi" w:hAnsiTheme="minorHAnsi" w:cstheme="minorHAnsi"/>
        </w:rPr>
        <w:t xml:space="preserve"> and the flow characteristics are displayed for several pixels in the canal. Finally, a review of in vivo applications is proposed, showing examples in several organs such as carotids, kidney, thyroid, </w:t>
      </w:r>
      <w:proofErr w:type="gramStart"/>
      <w:r w:rsidRPr="00EA46A1">
        <w:rPr>
          <w:rFonts w:asciiTheme="minorHAnsi" w:hAnsiTheme="minorHAnsi" w:cstheme="minorHAnsi"/>
        </w:rPr>
        <w:t>brain</w:t>
      </w:r>
      <w:proofErr w:type="gramEnd"/>
      <w:r w:rsidRPr="00EA46A1">
        <w:rPr>
          <w:rFonts w:asciiTheme="minorHAnsi" w:hAnsiTheme="minorHAnsi" w:cstheme="minorHAnsi"/>
        </w:rPr>
        <w:t xml:space="preserve"> and heart.</w:t>
      </w:r>
    </w:p>
    <w:p w14:paraId="4C7D5FD5" w14:textId="77777777" w:rsidR="006305D7" w:rsidRPr="001B1519" w:rsidRDefault="006305D7" w:rsidP="00E76BD0">
      <w:pPr>
        <w:rPr>
          <w:rFonts w:asciiTheme="minorHAnsi" w:hAnsiTheme="minorHAnsi" w:cstheme="minorHAnsi"/>
        </w:rPr>
      </w:pPr>
    </w:p>
    <w:p w14:paraId="45FFBA19" w14:textId="0CD86D04" w:rsidR="007A4DD6" w:rsidRDefault="006305D7" w:rsidP="00E76BD0">
      <w:pPr>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F1A0611" w14:textId="19B7DA61" w:rsidR="00EA423C" w:rsidRDefault="0011660A" w:rsidP="00E76BD0">
      <w:pPr>
        <w:rPr>
          <w:rFonts w:asciiTheme="minorHAnsi" w:hAnsiTheme="minorHAnsi" w:cstheme="minorHAnsi"/>
        </w:rPr>
      </w:pPr>
      <w:r>
        <w:rPr>
          <w:rFonts w:asciiTheme="minorHAnsi" w:hAnsiTheme="minorHAnsi" w:cstheme="minorHAnsi"/>
        </w:rPr>
        <w:t xml:space="preserve">Ultrasound imaging is one of the </w:t>
      </w:r>
      <w:proofErr w:type="gramStart"/>
      <w:r>
        <w:rPr>
          <w:rFonts w:asciiTheme="minorHAnsi" w:hAnsiTheme="minorHAnsi" w:cstheme="minorHAnsi"/>
        </w:rPr>
        <w:t>most commonly used</w:t>
      </w:r>
      <w:proofErr w:type="gramEnd"/>
      <w:r>
        <w:rPr>
          <w:rFonts w:asciiTheme="minorHAnsi" w:hAnsiTheme="minorHAnsi" w:cstheme="minorHAnsi"/>
        </w:rPr>
        <w:t xml:space="preserve"> imaging technique</w:t>
      </w:r>
      <w:r w:rsidR="00E304E4">
        <w:rPr>
          <w:rFonts w:asciiTheme="minorHAnsi" w:hAnsiTheme="minorHAnsi" w:cstheme="minorHAnsi"/>
        </w:rPr>
        <w:t>s</w:t>
      </w:r>
      <w:r>
        <w:rPr>
          <w:rFonts w:asciiTheme="minorHAnsi" w:hAnsiTheme="minorHAnsi" w:cstheme="minorHAnsi"/>
        </w:rPr>
        <w:t xml:space="preserve"> in clinical practice</w:t>
      </w:r>
      <w:r w:rsidR="00EA423C">
        <w:rPr>
          <w:rFonts w:asciiTheme="minorHAnsi" w:hAnsiTheme="minorHAnsi" w:cstheme="minorHAnsi"/>
        </w:rPr>
        <w:t xml:space="preserve"> and research activities</w:t>
      </w:r>
      <w:r>
        <w:rPr>
          <w:rFonts w:asciiTheme="minorHAnsi" w:hAnsiTheme="minorHAnsi" w:cstheme="minorHAnsi"/>
        </w:rPr>
        <w:t xml:space="preserve">. The combination of ultrasound wave emission in the </w:t>
      </w:r>
      <w:r w:rsidR="00EA423C">
        <w:rPr>
          <w:rFonts w:asciiTheme="minorHAnsi" w:hAnsiTheme="minorHAnsi" w:cstheme="minorHAnsi"/>
        </w:rPr>
        <w:t>biological tissues</w:t>
      </w:r>
      <w:r>
        <w:rPr>
          <w:rFonts w:asciiTheme="minorHAnsi" w:hAnsiTheme="minorHAnsi" w:cstheme="minorHAnsi"/>
        </w:rPr>
        <w:t xml:space="preserve"> followed by the recording of the backscattered echoes allow</w:t>
      </w:r>
      <w:r w:rsidR="00A94071">
        <w:rPr>
          <w:rFonts w:asciiTheme="minorHAnsi" w:hAnsiTheme="minorHAnsi" w:cstheme="minorHAnsi"/>
        </w:rPr>
        <w:t>s</w:t>
      </w:r>
      <w:r>
        <w:rPr>
          <w:rFonts w:asciiTheme="minorHAnsi" w:hAnsiTheme="minorHAnsi" w:cstheme="minorHAnsi"/>
        </w:rPr>
        <w:t xml:space="preserve"> the reconstruction of anatomical images</w:t>
      </w:r>
      <w:r w:rsidR="00A94071">
        <w:rPr>
          <w:rFonts w:asciiTheme="minorHAnsi" w:hAnsiTheme="minorHAnsi" w:cstheme="minorHAnsi"/>
        </w:rPr>
        <w:t>, the so-called “</w:t>
      </w:r>
      <w:r w:rsidR="00676B7A">
        <w:rPr>
          <w:rFonts w:asciiTheme="minorHAnsi" w:hAnsiTheme="minorHAnsi" w:cstheme="minorHAnsi"/>
        </w:rPr>
        <w:t>B-Mode</w:t>
      </w:r>
      <w:r w:rsidR="00A94071">
        <w:rPr>
          <w:rFonts w:asciiTheme="minorHAnsi" w:hAnsiTheme="minorHAnsi" w:cstheme="minorHAnsi"/>
        </w:rPr>
        <w:t xml:space="preserve">”. </w:t>
      </w:r>
      <w:r w:rsidR="00EA423C">
        <w:rPr>
          <w:rFonts w:asciiTheme="minorHAnsi" w:hAnsiTheme="minorHAnsi" w:cstheme="minorHAnsi"/>
        </w:rPr>
        <w:t xml:space="preserve">This method is perfectly adapted for soft tissue imaging, such as biological tissues, which typically permit the </w:t>
      </w:r>
      <w:r w:rsidR="000009A1">
        <w:rPr>
          <w:rFonts w:asciiTheme="minorHAnsi" w:hAnsiTheme="minorHAnsi" w:cstheme="minorHAnsi"/>
        </w:rPr>
        <w:t>penetration of ultrasound over several centimeters</w:t>
      </w:r>
      <w:r w:rsidR="00F078C8">
        <w:rPr>
          <w:rFonts w:asciiTheme="minorHAnsi" w:hAnsiTheme="minorHAnsi" w:cstheme="minorHAnsi"/>
        </w:rPr>
        <w:t xml:space="preserve">, with a propagation speed of </w:t>
      </w:r>
      <w:r w:rsidR="00196AF7">
        <w:rPr>
          <w:rFonts w:asciiTheme="minorHAnsi" w:hAnsiTheme="minorHAnsi" w:cstheme="minorHAnsi"/>
        </w:rPr>
        <w:t>≈</w:t>
      </w:r>
      <w:r w:rsidR="00F078C8">
        <w:rPr>
          <w:rFonts w:asciiTheme="minorHAnsi" w:hAnsiTheme="minorHAnsi" w:cstheme="minorHAnsi"/>
        </w:rPr>
        <w:t>1540</w:t>
      </w:r>
      <w:r w:rsidR="00332B0B">
        <w:rPr>
          <w:rFonts w:asciiTheme="minorHAnsi" w:hAnsiTheme="minorHAnsi" w:cstheme="minorHAnsi"/>
        </w:rPr>
        <w:t xml:space="preserve"> </w:t>
      </w:r>
      <w:r w:rsidR="00F078C8">
        <w:rPr>
          <w:rFonts w:asciiTheme="minorHAnsi" w:hAnsiTheme="minorHAnsi" w:cstheme="minorHAnsi"/>
        </w:rPr>
        <w:t>m/s</w:t>
      </w:r>
      <w:r w:rsidR="00EA423C">
        <w:rPr>
          <w:rFonts w:asciiTheme="minorHAnsi" w:hAnsiTheme="minorHAnsi" w:cstheme="minorHAnsi"/>
        </w:rPr>
        <w:t>.</w:t>
      </w:r>
      <w:r w:rsidR="00332B0B">
        <w:rPr>
          <w:rFonts w:asciiTheme="minorHAnsi" w:hAnsiTheme="minorHAnsi" w:cstheme="minorHAnsi"/>
        </w:rPr>
        <w:t xml:space="preserve"> </w:t>
      </w:r>
      <w:r w:rsidR="0025067C">
        <w:rPr>
          <w:rFonts w:asciiTheme="minorHAnsi" w:hAnsiTheme="minorHAnsi" w:cstheme="minorHAnsi"/>
        </w:rPr>
        <w:t>Depending o</w:t>
      </w:r>
      <w:r w:rsidR="00FF1C39">
        <w:rPr>
          <w:rFonts w:asciiTheme="minorHAnsi" w:hAnsiTheme="minorHAnsi" w:cstheme="minorHAnsi"/>
        </w:rPr>
        <w:t>n</w:t>
      </w:r>
      <w:r w:rsidR="0025067C">
        <w:rPr>
          <w:rFonts w:asciiTheme="minorHAnsi" w:hAnsiTheme="minorHAnsi" w:cstheme="minorHAnsi"/>
        </w:rPr>
        <w:t xml:space="preserve"> the </w:t>
      </w:r>
      <w:r w:rsidR="006611A9">
        <w:rPr>
          <w:rFonts w:asciiTheme="minorHAnsi" w:hAnsiTheme="minorHAnsi" w:cstheme="minorHAnsi"/>
        </w:rPr>
        <w:t>center frequency of the ultrasound probe</w:t>
      </w:r>
      <w:r w:rsidR="0025067C">
        <w:rPr>
          <w:rFonts w:asciiTheme="minorHAnsi" w:hAnsiTheme="minorHAnsi" w:cstheme="minorHAnsi"/>
        </w:rPr>
        <w:t>, images with a resolution from 30</w:t>
      </w:r>
      <w:r w:rsidR="00332B0B">
        <w:rPr>
          <w:rFonts w:asciiTheme="minorHAnsi" w:hAnsiTheme="minorHAnsi" w:cstheme="minorHAnsi"/>
        </w:rPr>
        <w:t xml:space="preserve"> </w:t>
      </w:r>
      <w:r w:rsidR="0025067C">
        <w:rPr>
          <w:rFonts w:asciiTheme="minorHAnsi" w:hAnsiTheme="minorHAnsi" w:cstheme="minorHAnsi"/>
        </w:rPr>
        <w:t>µm to 1</w:t>
      </w:r>
      <w:r w:rsidR="00332B0B">
        <w:rPr>
          <w:rFonts w:asciiTheme="minorHAnsi" w:hAnsiTheme="minorHAnsi" w:cstheme="minorHAnsi"/>
        </w:rPr>
        <w:t xml:space="preserve"> </w:t>
      </w:r>
      <w:r w:rsidR="0025067C">
        <w:rPr>
          <w:rFonts w:asciiTheme="minorHAnsi" w:hAnsiTheme="minorHAnsi" w:cstheme="minorHAnsi"/>
        </w:rPr>
        <w:t xml:space="preserve">mm are obtained. </w:t>
      </w:r>
      <w:r w:rsidR="00FF1C39">
        <w:rPr>
          <w:rFonts w:asciiTheme="minorHAnsi" w:hAnsiTheme="minorHAnsi" w:cstheme="minorHAnsi"/>
        </w:rPr>
        <w:t>Furthermore</w:t>
      </w:r>
      <w:r w:rsidR="00A94071">
        <w:rPr>
          <w:rFonts w:asciiTheme="minorHAnsi" w:hAnsiTheme="minorHAnsi" w:cstheme="minorHAnsi"/>
        </w:rPr>
        <w:t xml:space="preserve">, it is </w:t>
      </w:r>
      <w:r w:rsidR="00EA423C">
        <w:rPr>
          <w:rFonts w:asciiTheme="minorHAnsi" w:hAnsiTheme="minorHAnsi" w:cstheme="minorHAnsi"/>
        </w:rPr>
        <w:t>well known</w:t>
      </w:r>
      <w:r w:rsidR="00A94071">
        <w:rPr>
          <w:rFonts w:asciiTheme="minorHAnsi" w:hAnsiTheme="minorHAnsi" w:cstheme="minorHAnsi"/>
        </w:rPr>
        <w:t xml:space="preserve"> that the motion of </w:t>
      </w:r>
      <w:r w:rsidR="003D3E2A">
        <w:rPr>
          <w:rFonts w:asciiTheme="minorHAnsi" w:hAnsiTheme="minorHAnsi" w:cstheme="minorHAnsi"/>
        </w:rPr>
        <w:t xml:space="preserve">an </w:t>
      </w:r>
      <w:r w:rsidR="00A94071">
        <w:rPr>
          <w:rFonts w:asciiTheme="minorHAnsi" w:hAnsiTheme="minorHAnsi" w:cstheme="minorHAnsi"/>
        </w:rPr>
        <w:t>acoustic source, affects the physical characteristics of the associated waves. Particularly, the link between the frequency shifts of a wave relative to the speed of its source is described as the Doppler effect</w:t>
      </w:r>
      <w:r w:rsidR="00EF51D2">
        <w:rPr>
          <w:rFonts w:asciiTheme="minorHAnsi" w:hAnsiTheme="minorHAnsi" w:cstheme="minorHAnsi"/>
        </w:rPr>
        <w:fldChar w:fldCharType="begin" w:fldLock="1"/>
      </w:r>
      <w:r w:rsidR="009B64B7">
        <w:rPr>
          <w:rFonts w:asciiTheme="minorHAnsi" w:hAnsiTheme="minorHAnsi" w:cstheme="minorHAnsi"/>
        </w:rPr>
        <w:instrText>ADDIN CSL_CITATION {"citationItems":[{"id":"ITEM-1","itemData":{"URL":"https://books.google.fr/books?hl=fr&amp;lr=&amp;id=mu9p8nmmSXgC&amp;oi=fnd&amp;pg=PA1&amp;dq=Über+das+farbige+Licht+der+Doppelsterne+und+einiger+anderer+Gestirne+des+Himmels&amp;ots=MDeLsX4TLD&amp;sig=cGmUuyNLfjWwNO9OUamlwdhP-s8#v=onepage&amp;q=Über das farbige Licht der Doppelsterne un","accessed":{"date-parts":[["2020","9","17"]]},"author":[{"dropping-particle":"","family":"Doppler","given":"Christian","non-dropping-particle":"","parse-names":false,"suffix":""}],"id":"ITEM-1","issued":{"date-parts":[["0"]]},"title":"Ueber das farbige Licht der Doppelsterne und einiger anderer Gestirne des Himmels","type":"webpage"},"uris":["http://www.mendeley.com/documents/?uuid=04860804-4288-389c-b1c6-81546aa00a4f"]}],"mendeley":{"formattedCitation":"&lt;sup&gt;1&lt;/sup&gt;","plainTextFormattedCitation":"1","previouslyFormattedCitation":"&lt;sup&gt;1&lt;/sup&gt;"},"properties":{"noteIndex":0},"schema":"https://github.com/citation-style-language/schema/raw/master/csl-citation.json"}</w:instrText>
      </w:r>
      <w:r w:rsidR="00EF51D2">
        <w:rPr>
          <w:rFonts w:asciiTheme="minorHAnsi" w:hAnsiTheme="minorHAnsi" w:cstheme="minorHAnsi"/>
        </w:rPr>
        <w:fldChar w:fldCharType="separate"/>
      </w:r>
      <w:r w:rsidR="00EF51D2" w:rsidRPr="00EF51D2">
        <w:rPr>
          <w:rFonts w:asciiTheme="minorHAnsi" w:hAnsiTheme="minorHAnsi" w:cstheme="minorHAnsi"/>
          <w:noProof/>
          <w:vertAlign w:val="superscript"/>
        </w:rPr>
        <w:t>1</w:t>
      </w:r>
      <w:r w:rsidR="00EF51D2">
        <w:rPr>
          <w:rFonts w:asciiTheme="minorHAnsi" w:hAnsiTheme="minorHAnsi" w:cstheme="minorHAnsi"/>
        </w:rPr>
        <w:fldChar w:fldCharType="end"/>
      </w:r>
      <w:r w:rsidR="00BF155D">
        <w:rPr>
          <w:rFonts w:asciiTheme="minorHAnsi" w:hAnsiTheme="minorHAnsi" w:cstheme="minorHAnsi"/>
        </w:rPr>
        <w:t xml:space="preserve">, whose simplest manifestation is the changing siren’s pitch of a moving ambulance. </w:t>
      </w:r>
      <w:r w:rsidR="00A94071">
        <w:rPr>
          <w:rFonts w:asciiTheme="minorHAnsi" w:hAnsiTheme="minorHAnsi" w:cstheme="minorHAnsi"/>
        </w:rPr>
        <w:t>Ultrasound imaging has</w:t>
      </w:r>
      <w:r w:rsidR="003D3E2A">
        <w:rPr>
          <w:rFonts w:asciiTheme="minorHAnsi" w:hAnsiTheme="minorHAnsi" w:cstheme="minorHAnsi"/>
        </w:rPr>
        <w:t xml:space="preserve"> long</w:t>
      </w:r>
      <w:r w:rsidR="00A94071">
        <w:rPr>
          <w:rFonts w:asciiTheme="minorHAnsi" w:hAnsiTheme="minorHAnsi" w:cstheme="minorHAnsi"/>
        </w:rPr>
        <w:t xml:space="preserve"> </w:t>
      </w:r>
      <w:r w:rsidR="003D3E2A">
        <w:rPr>
          <w:rFonts w:asciiTheme="minorHAnsi" w:hAnsiTheme="minorHAnsi" w:cstheme="minorHAnsi"/>
        </w:rPr>
        <w:t>used</w:t>
      </w:r>
      <w:r w:rsidR="00A94071">
        <w:rPr>
          <w:rFonts w:asciiTheme="minorHAnsi" w:hAnsiTheme="minorHAnsi" w:cstheme="minorHAnsi"/>
        </w:rPr>
        <w:t xml:space="preserve"> th</w:t>
      </w:r>
      <w:r w:rsidR="00FF1C39">
        <w:rPr>
          <w:rFonts w:asciiTheme="minorHAnsi" w:hAnsiTheme="minorHAnsi" w:cstheme="minorHAnsi"/>
        </w:rPr>
        <w:t>is</w:t>
      </w:r>
      <w:r w:rsidR="00A94071">
        <w:rPr>
          <w:rFonts w:asciiTheme="minorHAnsi" w:hAnsiTheme="minorHAnsi" w:cstheme="minorHAnsi"/>
        </w:rPr>
        <w:t xml:space="preserve"> physical effect to observe the moving red blood cells</w:t>
      </w:r>
      <w:r w:rsidR="00EF51D2">
        <w:rPr>
          <w:rFonts w:asciiTheme="minorHAnsi" w:hAnsiTheme="minorHAnsi" w:cstheme="minorHAnsi"/>
        </w:rPr>
        <w:fldChar w:fldCharType="begin" w:fldLock="1"/>
      </w:r>
      <w:r w:rsidR="00EF51D2">
        <w:rPr>
          <w:rFonts w:asciiTheme="minorHAnsi" w:hAnsiTheme="minorHAnsi" w:cstheme="minorHAnsi"/>
        </w:rPr>
        <w:instrText>ADDIN CSL_CITATION {"citationItems":[{"id":"ITEM-1","itemData":{"DOI":"10.1016/0161-7346(86)90001-5","ISSN":"01617346","author":[{"dropping-particle":"","family":"Bonnefous","given":"O","non-dropping-particle":"","parse-names":false,"suffix":""},{"dropping-particle":"","family":"Pesqué","given":"P","non-dropping-particle":"","parse-names":false,"suffix":""}],"container-title":"Ultrasonic Imaging","id":"ITEM-1","issue":"2","issued":{"date-parts":[["2004"]]},"page":"73-85","title":"Time domain formulation of pulse-Doppler ultrasound and blood velocity estimation by cross correlation","type":"article-journal","volume":"8"},"uris":["http://www.mendeley.com/documents/?uuid=3461678a-3071-41b7-8548-88b58d9419ef"]}],"mendeley":{"formattedCitation":"&lt;sup&gt;2&lt;/sup&gt;","plainTextFormattedCitation":"2","previouslyFormattedCitation":"&lt;sup&gt;2&lt;/sup&gt;"},"properties":{"noteIndex":0},"schema":"https://github.com/citation-style-language/schema/raw/master/csl-citation.json"}</w:instrText>
      </w:r>
      <w:r w:rsidR="00EF51D2">
        <w:rPr>
          <w:rFonts w:asciiTheme="minorHAnsi" w:hAnsiTheme="minorHAnsi" w:cstheme="minorHAnsi"/>
        </w:rPr>
        <w:fldChar w:fldCharType="separate"/>
      </w:r>
      <w:r w:rsidR="00EF51D2" w:rsidRPr="00EF51D2">
        <w:rPr>
          <w:rFonts w:asciiTheme="minorHAnsi" w:hAnsiTheme="minorHAnsi" w:cstheme="minorHAnsi"/>
          <w:noProof/>
          <w:vertAlign w:val="superscript"/>
        </w:rPr>
        <w:t>2</w:t>
      </w:r>
      <w:r w:rsidR="00EF51D2">
        <w:rPr>
          <w:rFonts w:asciiTheme="minorHAnsi" w:hAnsiTheme="minorHAnsi" w:cstheme="minorHAnsi"/>
        </w:rPr>
        <w:fldChar w:fldCharType="end"/>
      </w:r>
      <w:r w:rsidR="00196AF7">
        <w:rPr>
          <w:rFonts w:asciiTheme="minorHAnsi" w:hAnsiTheme="minorHAnsi" w:cstheme="minorHAnsi"/>
        </w:rPr>
        <w:t xml:space="preserve">, </w:t>
      </w:r>
      <w:r w:rsidR="00A94071">
        <w:rPr>
          <w:rFonts w:asciiTheme="minorHAnsi" w:hAnsiTheme="minorHAnsi" w:cstheme="minorHAnsi"/>
        </w:rPr>
        <w:t xml:space="preserve">and </w:t>
      </w:r>
      <w:r w:rsidR="003D3E2A">
        <w:rPr>
          <w:rFonts w:asciiTheme="minorHAnsi" w:hAnsiTheme="minorHAnsi" w:cstheme="minorHAnsi"/>
        </w:rPr>
        <w:t xml:space="preserve">it </w:t>
      </w:r>
      <w:r w:rsidR="00A94071">
        <w:rPr>
          <w:rFonts w:asciiTheme="minorHAnsi" w:hAnsiTheme="minorHAnsi" w:cstheme="minorHAnsi"/>
        </w:rPr>
        <w:t xml:space="preserve">proposes a variety of imaging modes commonly labelled “Doppler imaging”. </w:t>
      </w:r>
      <w:r w:rsidR="00EA423C">
        <w:rPr>
          <w:rFonts w:asciiTheme="minorHAnsi" w:hAnsiTheme="minorHAnsi" w:cstheme="minorHAnsi"/>
        </w:rPr>
        <w:t xml:space="preserve">These modes </w:t>
      </w:r>
      <w:r w:rsidR="00BF155D">
        <w:rPr>
          <w:rFonts w:asciiTheme="minorHAnsi" w:hAnsiTheme="minorHAnsi" w:cstheme="minorHAnsi"/>
        </w:rPr>
        <w:t>enable the</w:t>
      </w:r>
      <w:r w:rsidR="00EA423C">
        <w:rPr>
          <w:rFonts w:asciiTheme="minorHAnsi" w:hAnsiTheme="minorHAnsi" w:cstheme="minorHAnsi"/>
        </w:rPr>
        <w:t xml:space="preserve"> assess</w:t>
      </w:r>
      <w:r w:rsidR="00BF155D">
        <w:rPr>
          <w:rFonts w:asciiTheme="minorHAnsi" w:hAnsiTheme="minorHAnsi" w:cstheme="minorHAnsi"/>
        </w:rPr>
        <w:t>ment of</w:t>
      </w:r>
      <w:r w:rsidR="00EA423C">
        <w:rPr>
          <w:rFonts w:asciiTheme="minorHAnsi" w:hAnsiTheme="minorHAnsi" w:cstheme="minorHAnsi"/>
        </w:rPr>
        <w:t xml:space="preserve"> blood flows in very different applications and organs, such as brain, heart, </w:t>
      </w:r>
      <w:proofErr w:type="gramStart"/>
      <w:r w:rsidR="00EA423C">
        <w:rPr>
          <w:rFonts w:asciiTheme="minorHAnsi" w:hAnsiTheme="minorHAnsi" w:cstheme="minorHAnsi"/>
        </w:rPr>
        <w:t>kidney</w:t>
      </w:r>
      <w:proofErr w:type="gramEnd"/>
      <w:r w:rsidR="00EA423C">
        <w:rPr>
          <w:rFonts w:asciiTheme="minorHAnsi" w:hAnsiTheme="minorHAnsi" w:cstheme="minorHAnsi"/>
        </w:rPr>
        <w:t xml:space="preserve"> or peripheral arteries</w:t>
      </w:r>
      <w:r w:rsidR="00DD4CE5">
        <w:rPr>
          <w:rFonts w:asciiTheme="minorHAnsi" w:hAnsiTheme="minorHAnsi" w:cstheme="minorHAnsi"/>
        </w:rPr>
        <w:t xml:space="preserve">. </w:t>
      </w:r>
    </w:p>
    <w:p w14:paraId="257CC8E4" w14:textId="77777777" w:rsidR="00EA423C" w:rsidRDefault="00EA423C" w:rsidP="00E76BD0">
      <w:pPr>
        <w:rPr>
          <w:rFonts w:asciiTheme="minorHAnsi" w:hAnsiTheme="minorHAnsi" w:cstheme="minorHAnsi"/>
        </w:rPr>
      </w:pPr>
    </w:p>
    <w:p w14:paraId="399BE10B" w14:textId="35B4CD2D" w:rsidR="00EA423C" w:rsidRDefault="003D3E2A" w:rsidP="00E76BD0">
      <w:pPr>
        <w:rPr>
          <w:rFonts w:asciiTheme="minorHAnsi" w:hAnsiTheme="minorHAnsi" w:cstheme="minorHAnsi"/>
        </w:rPr>
      </w:pPr>
      <w:r w:rsidRPr="003D3E2A">
        <w:rPr>
          <w:rFonts w:asciiTheme="minorHAnsi" w:hAnsiTheme="minorHAnsi" w:cstheme="minorHAnsi"/>
        </w:rPr>
        <w:t>Remarkably</w:t>
      </w:r>
      <w:r w:rsidR="00A94071">
        <w:rPr>
          <w:rFonts w:asciiTheme="minorHAnsi" w:hAnsiTheme="minorHAnsi" w:cstheme="minorHAnsi"/>
        </w:rPr>
        <w:t xml:space="preserve">, most of the currently available ultrasound </w:t>
      </w:r>
      <w:r w:rsidR="00196AF7">
        <w:rPr>
          <w:rFonts w:asciiTheme="minorHAnsi" w:hAnsiTheme="minorHAnsi" w:cstheme="minorHAnsi"/>
        </w:rPr>
        <w:t xml:space="preserve">systems </w:t>
      </w:r>
      <w:r w:rsidR="00A94071">
        <w:rPr>
          <w:rFonts w:asciiTheme="minorHAnsi" w:hAnsiTheme="minorHAnsi" w:cstheme="minorHAnsi"/>
        </w:rPr>
        <w:t xml:space="preserve">rely on the same technology, referred to as conventional </w:t>
      </w:r>
      <w:r w:rsidR="00EA423C">
        <w:rPr>
          <w:rFonts w:asciiTheme="minorHAnsi" w:hAnsiTheme="minorHAnsi" w:cstheme="minorHAnsi"/>
        </w:rPr>
        <w:t>ultrasound</w:t>
      </w:r>
      <w:r w:rsidR="00A94071">
        <w:rPr>
          <w:rFonts w:asciiTheme="minorHAnsi" w:hAnsiTheme="minorHAnsi" w:cstheme="minorHAnsi"/>
        </w:rPr>
        <w:t xml:space="preserve">. </w:t>
      </w:r>
      <w:r w:rsidR="007D7339">
        <w:rPr>
          <w:rFonts w:asciiTheme="minorHAnsi" w:hAnsiTheme="minorHAnsi" w:cstheme="minorHAnsi"/>
        </w:rPr>
        <w:t>The underlying principles are</w:t>
      </w:r>
      <w:r w:rsidR="00A94071">
        <w:rPr>
          <w:rFonts w:asciiTheme="minorHAnsi" w:hAnsiTheme="minorHAnsi" w:cstheme="minorHAnsi"/>
        </w:rPr>
        <w:t xml:space="preserve"> the following: an acoustic beam </w:t>
      </w:r>
      <w:proofErr w:type="spellStart"/>
      <w:r>
        <w:rPr>
          <w:rFonts w:asciiTheme="minorHAnsi" w:hAnsiTheme="minorHAnsi" w:cstheme="minorHAnsi"/>
        </w:rPr>
        <w:t>insonifies</w:t>
      </w:r>
      <w:proofErr w:type="spellEnd"/>
      <w:r w:rsidR="00A94071">
        <w:rPr>
          <w:rFonts w:asciiTheme="minorHAnsi" w:hAnsiTheme="minorHAnsi" w:cstheme="minorHAnsi"/>
        </w:rPr>
        <w:t xml:space="preserve"> the field of view and is swept along the </w:t>
      </w:r>
      <w:r w:rsidR="00EA423C">
        <w:rPr>
          <w:rFonts w:asciiTheme="minorHAnsi" w:hAnsiTheme="minorHAnsi" w:cstheme="minorHAnsi"/>
        </w:rPr>
        <w:t xml:space="preserve">ultrasound </w:t>
      </w:r>
      <w:r w:rsidR="00A94071">
        <w:rPr>
          <w:rFonts w:asciiTheme="minorHAnsi" w:hAnsiTheme="minorHAnsi" w:cstheme="minorHAnsi"/>
        </w:rPr>
        <w:t>tra</w:t>
      </w:r>
      <w:r w:rsidR="007014F9">
        <w:rPr>
          <w:rFonts w:asciiTheme="minorHAnsi" w:hAnsiTheme="minorHAnsi" w:cstheme="minorHAnsi"/>
        </w:rPr>
        <w:t xml:space="preserve">nsducer aperture. For each position of the beam, the echoes are recorded and </w:t>
      </w:r>
      <w:r w:rsidR="007D7339">
        <w:rPr>
          <w:rFonts w:asciiTheme="minorHAnsi" w:hAnsiTheme="minorHAnsi" w:cstheme="minorHAnsi"/>
        </w:rPr>
        <w:t>converted</w:t>
      </w:r>
      <w:r w:rsidR="007014F9">
        <w:rPr>
          <w:rFonts w:asciiTheme="minorHAnsi" w:hAnsiTheme="minorHAnsi" w:cstheme="minorHAnsi"/>
        </w:rPr>
        <w:t xml:space="preserve"> into a line of the final image. By progressively moving the beam</w:t>
      </w:r>
      <w:r>
        <w:rPr>
          <w:rFonts w:asciiTheme="minorHAnsi" w:hAnsiTheme="minorHAnsi" w:cstheme="minorHAnsi"/>
        </w:rPr>
        <w:t xml:space="preserve"> along the transducer</w:t>
      </w:r>
      <w:r w:rsidR="007014F9">
        <w:rPr>
          <w:rFonts w:asciiTheme="minorHAnsi" w:hAnsiTheme="minorHAnsi" w:cstheme="minorHAnsi"/>
        </w:rPr>
        <w:t xml:space="preserve">, the whole field of view can be </w:t>
      </w:r>
      <w:r w:rsidR="00EA423C">
        <w:rPr>
          <w:rFonts w:asciiTheme="minorHAnsi" w:hAnsiTheme="minorHAnsi" w:cstheme="minorHAnsi"/>
        </w:rPr>
        <w:t>imaged l</w:t>
      </w:r>
      <w:r w:rsidR="007014F9">
        <w:rPr>
          <w:rFonts w:asciiTheme="minorHAnsi" w:hAnsiTheme="minorHAnsi" w:cstheme="minorHAnsi"/>
        </w:rPr>
        <w:t>ine-per-line</w:t>
      </w:r>
      <w:r w:rsidR="00196AF7">
        <w:rPr>
          <w:rFonts w:asciiTheme="minorHAnsi" w:hAnsiTheme="minorHAnsi" w:cstheme="minorHAnsi"/>
        </w:rPr>
        <w:t xml:space="preserve"> (</w:t>
      </w:r>
      <w:r w:rsidR="00332B0B" w:rsidRPr="00332B0B">
        <w:rPr>
          <w:rFonts w:asciiTheme="minorHAnsi" w:hAnsiTheme="minorHAnsi" w:cstheme="minorHAnsi"/>
          <w:b/>
          <w:bCs/>
        </w:rPr>
        <w:t>Figure 1</w:t>
      </w:r>
      <w:r w:rsidR="00196AF7">
        <w:rPr>
          <w:rFonts w:asciiTheme="minorHAnsi" w:hAnsiTheme="minorHAnsi" w:cstheme="minorHAnsi"/>
        </w:rPr>
        <w:t>, left panel)</w:t>
      </w:r>
      <w:r w:rsidR="007014F9">
        <w:rPr>
          <w:rFonts w:asciiTheme="minorHAnsi" w:hAnsiTheme="minorHAnsi" w:cstheme="minorHAnsi"/>
        </w:rPr>
        <w:t xml:space="preserve">. </w:t>
      </w:r>
      <w:r w:rsidR="007D7339">
        <w:rPr>
          <w:rFonts w:asciiTheme="minorHAnsi" w:hAnsiTheme="minorHAnsi" w:cstheme="minorHAnsi"/>
        </w:rPr>
        <w:t>This strategy was well adapted to the electrical constraints and computing power prevailing until the beginning of the</w:t>
      </w:r>
      <w:r w:rsidR="00196AF7">
        <w:rPr>
          <w:rFonts w:asciiTheme="minorHAnsi" w:hAnsiTheme="minorHAnsi" w:cstheme="minorHAnsi"/>
        </w:rPr>
        <w:t xml:space="preserve"> 21st</w:t>
      </w:r>
      <w:r w:rsidR="007D7339">
        <w:rPr>
          <w:rFonts w:asciiTheme="minorHAnsi" w:hAnsiTheme="minorHAnsi" w:cstheme="minorHAnsi"/>
        </w:rPr>
        <w:t xml:space="preserve"> century. </w:t>
      </w:r>
      <w:r w:rsidR="00FF1C39">
        <w:rPr>
          <w:rFonts w:asciiTheme="minorHAnsi" w:hAnsiTheme="minorHAnsi" w:cstheme="minorHAnsi"/>
        </w:rPr>
        <w:t>Nonetheless, it has</w:t>
      </w:r>
      <w:r w:rsidR="007D7339">
        <w:rPr>
          <w:rFonts w:asciiTheme="minorHAnsi" w:hAnsiTheme="minorHAnsi" w:cstheme="minorHAnsi"/>
        </w:rPr>
        <w:t xml:space="preserve"> several drawbacks. Among these, the final framerate is limited</w:t>
      </w:r>
      <w:r w:rsidRPr="003D3E2A">
        <w:rPr>
          <w:rFonts w:asciiTheme="minorHAnsi" w:hAnsiTheme="minorHAnsi" w:cstheme="minorHAnsi"/>
        </w:rPr>
        <w:t xml:space="preserve"> </w:t>
      </w:r>
      <w:r>
        <w:rPr>
          <w:rFonts w:asciiTheme="minorHAnsi" w:hAnsiTheme="minorHAnsi" w:cstheme="minorHAnsi"/>
        </w:rPr>
        <w:t>to a few hundred images per second</w:t>
      </w:r>
      <w:r w:rsidR="007D7339">
        <w:rPr>
          <w:rFonts w:asciiTheme="minorHAnsi" w:hAnsiTheme="minorHAnsi" w:cstheme="minorHAnsi"/>
        </w:rPr>
        <w:t xml:space="preserve"> by the beam scanning process. In terms of blood flow, </w:t>
      </w:r>
      <w:r>
        <w:rPr>
          <w:rFonts w:asciiTheme="minorHAnsi" w:hAnsiTheme="minorHAnsi" w:cstheme="minorHAnsi"/>
        </w:rPr>
        <w:t>this relatively low framerate affects the maximum flow velocities that can be detected</w:t>
      </w:r>
      <w:r w:rsidR="00FF1C39">
        <w:rPr>
          <w:rFonts w:asciiTheme="minorHAnsi" w:hAnsiTheme="minorHAnsi" w:cstheme="minorHAnsi"/>
        </w:rPr>
        <w:t>,</w:t>
      </w:r>
      <w:r>
        <w:rPr>
          <w:rFonts w:asciiTheme="minorHAnsi" w:hAnsiTheme="minorHAnsi" w:cstheme="minorHAnsi"/>
        </w:rPr>
        <w:t xml:space="preserve"> which is dictated by </w:t>
      </w:r>
      <w:r w:rsidR="007D7339">
        <w:rPr>
          <w:rFonts w:asciiTheme="minorHAnsi" w:hAnsiTheme="minorHAnsi" w:cstheme="minorHAnsi"/>
        </w:rPr>
        <w:t>the sampling criteria of Shannon-Nyquist</w:t>
      </w:r>
      <w:r w:rsidR="00A040D9">
        <w:rPr>
          <w:rFonts w:asciiTheme="minorHAnsi" w:hAnsiTheme="minorHAnsi" w:cstheme="minorHAnsi"/>
        </w:rPr>
        <w:fldChar w:fldCharType="begin" w:fldLock="1"/>
      </w:r>
      <w:r w:rsidR="00A040D9">
        <w:rPr>
          <w:rFonts w:asciiTheme="minorHAnsi" w:hAnsiTheme="minorHAnsi" w:cstheme="minorHAnsi"/>
        </w:rPr>
        <w:instrText>ADDIN CSL_CITATION {"citationItems":[{"id":"ITEM-1","itemData":{"DOI":"10.1109/TUFFC.2011.1780","ISSN":"08853010","PMID":"21244981","abstract":"Doppler-based flow analysis methods require acquisition of ultrasound data at high spatio-temporal sampling rates. These rates represent a major technical challenge for ultrasound systems because a compromise between spatial and temporal resolution must be made in conventional approaches. Consequently, ultrasound scanners can either provide full quantitative Doppler information on a limited sample volume (spectral Doppler), or averaged Doppler velocity and/or power estimation on a large region of interest (Doppler flow imaging). In this work, we investigate a different strategy for acquiring Doppler information that can overcome the limitations of the existing Doppler modes by significantly reducing the required acquisition time. This technique is called ultrafast compound Doppler imaging and is based on the following concept: instead of successively insonifying the medium with focused beams, several tilted plane waves are sent into the medium and the backscattered signals are coherently summed to produce high-resolution ultrasound images. We demonstrate that this strategy allows reduction of the acquisition time by a factor of up to of 16 while keeping the same Doppler performance. Depending on the application, different directions to increase performance of Doppler analysis are proposed and the improvement is quantified: the ultrafast compound Doppler method allows faster acquisition frame rates for high-velocity flow imaging, or very high sensitivity for low-flow applications. Full quantitative Doppler flow analysis can be performed on a large region of interest, leading to much more information and improved functionality for the physician. By leveraging the recent emergence of ultrafast parallel beamforming systems, this paper demonstrates that breakthrough performances in flow analysis can be reached using this concept of ultrafast compound Doppler.","author":[{"dropping-particle":"","family":"Bercoff","given":"Jeremy","non-dropping-particle":"","parse-names":false,"suffix":""},{"dropping-particle":"","family":"Montaldo","given":"Gabriel","non-dropping-particle":"","parse-names":false,"suffix":""},{"dropping-particle":"","family":"Loupas","given":"Thanasis","non-dropping-particle":"","parse-names":false,"suffix":""},{"dropping-particle":"","family":"Savery","given":"David","non-dropping-particle":"","parse-names":false,"suffix":""},{"dropping-particle":"","family":"Mézière","given":"Fabien","non-dropping-particle":"","parse-names":false,"suffix":""},{"dropping-particle":"","family":"Fink","given":"Mathias","non-dropping-particle":"","parse-names":false,"suffix":""},{"dropping-particle":"","family":"Tanter","given":"Mickael","non-dropping-particle":"","parse-names":false,"suffix":""}],"container-title":"IEEE Transactions on Ultrasonics, Ferroelectrics, and Frequency Control","id":"ITEM-1","issue":"1","issued":{"date-parts":[["2011"]]},"page":"134-147","title":"Ultrafast compound doppler imaging: Providing full blood flow characterization","type":"article-journal","volume":"58"},"uris":["http://www.mendeley.com/documents/?uuid=75890b6e-c132-4ff9-a6c4-3ac600e0718a"]}],"mendeley":{"formattedCitation":"&lt;sup&gt;3&lt;/sup&gt;","plainTextFormattedCitation":"3","previouslyFormattedCitation":"&lt;sup&gt;3&lt;/sup&gt;"},"properties":{"noteIndex":0},"schema":"https://github.com/citation-style-language/schema/raw/master/csl-citation.json"}</w:instrText>
      </w:r>
      <w:r w:rsidR="00A040D9">
        <w:rPr>
          <w:rFonts w:asciiTheme="minorHAnsi" w:hAnsiTheme="minorHAnsi" w:cstheme="minorHAnsi"/>
        </w:rPr>
        <w:fldChar w:fldCharType="separate"/>
      </w:r>
      <w:r w:rsidR="00A040D9" w:rsidRPr="00A040D9">
        <w:rPr>
          <w:rFonts w:asciiTheme="minorHAnsi" w:hAnsiTheme="minorHAnsi" w:cstheme="minorHAnsi"/>
          <w:noProof/>
          <w:vertAlign w:val="superscript"/>
        </w:rPr>
        <w:t>3</w:t>
      </w:r>
      <w:r w:rsidR="00A040D9">
        <w:rPr>
          <w:rFonts w:asciiTheme="minorHAnsi" w:hAnsiTheme="minorHAnsi" w:cstheme="minorHAnsi"/>
        </w:rPr>
        <w:fldChar w:fldCharType="end"/>
      </w:r>
      <w:r w:rsidR="007D7339">
        <w:rPr>
          <w:rFonts w:asciiTheme="minorHAnsi" w:hAnsiTheme="minorHAnsi" w:cstheme="minorHAnsi"/>
        </w:rPr>
        <w:t xml:space="preserve">. Moreover, </w:t>
      </w:r>
      <w:r w:rsidR="00EA423C">
        <w:rPr>
          <w:rFonts w:asciiTheme="minorHAnsi" w:hAnsiTheme="minorHAnsi" w:cstheme="minorHAnsi"/>
        </w:rPr>
        <w:t xml:space="preserve">conventional Doppler </w:t>
      </w:r>
      <w:r w:rsidR="00332B0B">
        <w:rPr>
          <w:rFonts w:asciiTheme="minorHAnsi" w:hAnsiTheme="minorHAnsi" w:cstheme="minorHAnsi"/>
        </w:rPr>
        <w:t>must</w:t>
      </w:r>
      <w:r w:rsidR="00EA423C">
        <w:rPr>
          <w:rFonts w:asciiTheme="minorHAnsi" w:hAnsiTheme="minorHAnsi" w:cstheme="minorHAnsi"/>
        </w:rPr>
        <w:t xml:space="preserve"> deal with a complex tradeoff. </w:t>
      </w:r>
      <w:proofErr w:type="gramStart"/>
      <w:r w:rsidR="00EA423C">
        <w:rPr>
          <w:rFonts w:asciiTheme="minorHAnsi" w:hAnsiTheme="minorHAnsi" w:cstheme="minorHAnsi"/>
        </w:rPr>
        <w:t>In order to</w:t>
      </w:r>
      <w:proofErr w:type="gramEnd"/>
      <w:r w:rsidR="00EA423C">
        <w:rPr>
          <w:rFonts w:asciiTheme="minorHAnsi" w:hAnsiTheme="minorHAnsi" w:cstheme="minorHAnsi"/>
        </w:rPr>
        <w:t xml:space="preserve"> </w:t>
      </w:r>
      <w:r w:rsidR="00196AF7">
        <w:rPr>
          <w:rFonts w:asciiTheme="minorHAnsi" w:hAnsiTheme="minorHAnsi" w:cstheme="minorHAnsi"/>
        </w:rPr>
        <w:t xml:space="preserve">assess </w:t>
      </w:r>
      <w:r w:rsidR="00EA423C">
        <w:rPr>
          <w:rFonts w:asciiTheme="minorHAnsi" w:hAnsiTheme="minorHAnsi" w:cstheme="minorHAnsi"/>
        </w:rPr>
        <w:t xml:space="preserve">the </w:t>
      </w:r>
      <w:r w:rsidR="00196AF7">
        <w:rPr>
          <w:rFonts w:asciiTheme="minorHAnsi" w:hAnsiTheme="minorHAnsi" w:cstheme="minorHAnsi"/>
        </w:rPr>
        <w:t xml:space="preserve">blood flow </w:t>
      </w:r>
      <w:r w:rsidR="00EA423C">
        <w:rPr>
          <w:rFonts w:asciiTheme="minorHAnsi" w:hAnsiTheme="minorHAnsi" w:cstheme="minorHAnsi"/>
        </w:rPr>
        <w:t>velocity in a particular region of interest (ROI), several echoes coming from that ROI have to be successively recorded. This implies that the ultrasound beam is temporarily maintained in a fixed position</w:t>
      </w:r>
      <w:r w:rsidR="0025067C">
        <w:rPr>
          <w:rFonts w:asciiTheme="minorHAnsi" w:hAnsiTheme="minorHAnsi" w:cstheme="minorHAnsi"/>
        </w:rPr>
        <w:t>. The longer the echo ensemble, the better the velocity estimation will be for that ROI.</w:t>
      </w:r>
      <w:r w:rsidR="00332B0B">
        <w:rPr>
          <w:rFonts w:asciiTheme="minorHAnsi" w:hAnsiTheme="minorHAnsi" w:cstheme="minorHAnsi"/>
        </w:rPr>
        <w:t xml:space="preserve"> </w:t>
      </w:r>
      <w:r w:rsidR="0025067C">
        <w:rPr>
          <w:rFonts w:asciiTheme="minorHAnsi" w:hAnsiTheme="minorHAnsi" w:cstheme="minorHAnsi"/>
        </w:rPr>
        <w:t xml:space="preserve">However, to produce a complete image of the field of view, the beam </w:t>
      </w:r>
      <w:r w:rsidR="00332B0B">
        <w:rPr>
          <w:rFonts w:asciiTheme="minorHAnsi" w:hAnsiTheme="minorHAnsi" w:cstheme="minorHAnsi"/>
        </w:rPr>
        <w:t>must</w:t>
      </w:r>
      <w:r w:rsidR="0025067C">
        <w:rPr>
          <w:rFonts w:asciiTheme="minorHAnsi" w:hAnsiTheme="minorHAnsi" w:cstheme="minorHAnsi"/>
        </w:rPr>
        <w:t xml:space="preserve"> scan the medium. Therefore, one can sense the conflict between these two constraints: holding the beam to precisely assess the velocity along one </w:t>
      </w:r>
      <w:proofErr w:type="gramStart"/>
      <w:r w:rsidR="0025067C">
        <w:rPr>
          <w:rFonts w:asciiTheme="minorHAnsi" w:hAnsiTheme="minorHAnsi" w:cstheme="minorHAnsi"/>
        </w:rPr>
        <w:t>line, or</w:t>
      </w:r>
      <w:proofErr w:type="gramEnd"/>
      <w:r w:rsidR="0025067C">
        <w:rPr>
          <w:rFonts w:asciiTheme="minorHAnsi" w:hAnsiTheme="minorHAnsi" w:cstheme="minorHAnsi"/>
        </w:rPr>
        <w:t xml:space="preserve"> moving the beam to produce an image. The different conventional Doppler modes (</w:t>
      </w:r>
      <w:r w:rsidR="00196AF7">
        <w:rPr>
          <w:rFonts w:asciiTheme="minorHAnsi" w:hAnsiTheme="minorHAnsi" w:cstheme="minorHAnsi"/>
        </w:rPr>
        <w:t>i.e.</w:t>
      </w:r>
      <w:r w:rsidR="00332B0B">
        <w:rPr>
          <w:rFonts w:asciiTheme="minorHAnsi" w:hAnsiTheme="minorHAnsi" w:cstheme="minorHAnsi"/>
        </w:rPr>
        <w:t>,</w:t>
      </w:r>
      <w:r w:rsidR="00196AF7">
        <w:rPr>
          <w:rFonts w:asciiTheme="minorHAnsi" w:hAnsiTheme="minorHAnsi" w:cstheme="minorHAnsi"/>
        </w:rPr>
        <w:t xml:space="preserve"> </w:t>
      </w:r>
      <w:r w:rsidR="0025067C">
        <w:rPr>
          <w:rFonts w:asciiTheme="minorHAnsi" w:hAnsiTheme="minorHAnsi" w:cstheme="minorHAnsi"/>
        </w:rPr>
        <w:t>Color Doppler</w:t>
      </w:r>
      <w:r w:rsidR="00196AF7">
        <w:rPr>
          <w:rFonts w:asciiTheme="minorHAnsi" w:hAnsiTheme="minorHAnsi" w:cstheme="minorHAnsi"/>
        </w:rPr>
        <w:t xml:space="preserve"> or</w:t>
      </w:r>
      <w:r w:rsidR="0025067C">
        <w:rPr>
          <w:rFonts w:asciiTheme="minorHAnsi" w:hAnsiTheme="minorHAnsi" w:cstheme="minorHAnsi"/>
        </w:rPr>
        <w:t xml:space="preserve"> Pulse Wave Doppler) directly reflect th</w:t>
      </w:r>
      <w:r w:rsidR="00FF1C39">
        <w:rPr>
          <w:rFonts w:asciiTheme="minorHAnsi" w:hAnsiTheme="minorHAnsi" w:cstheme="minorHAnsi"/>
        </w:rPr>
        <w:t>is</w:t>
      </w:r>
      <w:r w:rsidR="0025067C">
        <w:rPr>
          <w:rFonts w:asciiTheme="minorHAnsi" w:hAnsiTheme="minorHAnsi" w:cstheme="minorHAnsi"/>
        </w:rPr>
        <w:t xml:space="preserve"> tradeoff. Typically, the Color Doppler produces a low-fidelity flow map used for localizing the vessels</w:t>
      </w:r>
      <w:r w:rsidR="00EF51D2">
        <w:rPr>
          <w:rFonts w:asciiTheme="minorHAnsi" w:hAnsiTheme="minorHAnsi" w:cstheme="minorHAnsi"/>
        </w:rPr>
        <w:fldChar w:fldCharType="begin" w:fldLock="1"/>
      </w:r>
      <w:r w:rsidR="00A040D9">
        <w:rPr>
          <w:rFonts w:asciiTheme="minorHAnsi" w:hAnsiTheme="minorHAnsi" w:cstheme="minorHAnsi"/>
        </w:rPr>
        <w:instrText>ADDIN CSL_CITATION {"citationItems":[{"id":"ITEM-1","itemData":{"DOI":"10.1098/rsfs.2011.0017","ISSN":"2042-8898","abstract":"Ultrasonic colour Doppler is an imaging technique that combines anatomical information derived using ultrasonic pulse-echo techniques with velocity information derived using ultrasonic Doppler techniques to generate colour-coded maps of tissue velocity superimposed on grey-scale images of tissue anatomy. The most common use of the technique is to image the movement of blood through the heart, arteries and veins, but it may also be used to image the motion of solid tissues such as the heart walls. Colour Doppler imaging is now provided on almost all commercial ultrasound machines, and has been found to be of great value in assessing blood flow in many clinical conditions. Although the method for obtaining the velocity information is in many ways similar to the method for obtaining the anatomical information, it is technically more demanding for a number of reasons. It also has a number of weaknesses, perhaps the greatest being that in conventional systems, the velocities measured and thus displayed are the components of the flow velocity directly towards or away from the transducer, while ideally the method would give information about the magnitude and direction of the three-dimensional flow vectors. This review briefly introduces the principles behind colour Doppler imaging and describes some clinical applications. It then describes the basic components of conventional colour Doppler systems and the methods used to derive velocity information from the ultrasound signal. Next, a number of new techniques that seek to overcome the vector problem mentioned above are described. Finally, some examples of vector velocity images are presented.","author":[{"dropping-particle":"","family":"Evans","given":"David H.","non-dropping-particle":"","parse-names":false,"suffix":""},{"dropping-particle":"","family":"Jensen","given":"Jørgen Arendt","non-dropping-particle":"","parse-names":false,"suffix":""},{"dropping-particle":"","family":"Nielsen","given":"Michael Bachmann","non-dropping-particle":"","parse-names":false,"suffix":""}],"container-title":"Interface Focus","id":"ITEM-1","issue":"4","issued":{"date-parts":[["2011","8","6"]]},"page":"490-502","title":"Ultrasonic colour Doppler imaging","type":"article-journal","volume":"1"},"uris":["http://www.mendeley.com/documents/?uuid=baac41f4-0dcb-403d-a87f-711006cadccc"]}],"mendeley":{"formattedCitation":"&lt;sup&gt;4&lt;/sup&gt;","plainTextFormattedCitation":"4","previouslyFormattedCitation":"&lt;sup&gt;4&lt;/sup&gt;"},"properties":{"noteIndex":0},"schema":"https://github.com/citation-style-language/schema/raw/master/csl-citation.json"}</w:instrText>
      </w:r>
      <w:r w:rsidR="00EF51D2">
        <w:rPr>
          <w:rFonts w:asciiTheme="minorHAnsi" w:hAnsiTheme="minorHAnsi" w:cstheme="minorHAnsi"/>
        </w:rPr>
        <w:fldChar w:fldCharType="separate"/>
      </w:r>
      <w:r w:rsidR="00A040D9" w:rsidRPr="00A040D9">
        <w:rPr>
          <w:rFonts w:asciiTheme="minorHAnsi" w:hAnsiTheme="minorHAnsi" w:cstheme="minorHAnsi"/>
          <w:noProof/>
          <w:vertAlign w:val="superscript"/>
        </w:rPr>
        <w:t>4</w:t>
      </w:r>
      <w:r w:rsidR="00EF51D2">
        <w:rPr>
          <w:rFonts w:asciiTheme="minorHAnsi" w:hAnsiTheme="minorHAnsi" w:cstheme="minorHAnsi"/>
        </w:rPr>
        <w:fldChar w:fldCharType="end"/>
      </w:r>
      <w:r w:rsidR="0025067C">
        <w:rPr>
          <w:rFonts w:asciiTheme="minorHAnsi" w:hAnsiTheme="minorHAnsi" w:cstheme="minorHAnsi"/>
        </w:rPr>
        <w:t>, and the Pulse Wave Doppler is then used to accurately quantify the flow in a previously identified vessel</w:t>
      </w:r>
      <w:r w:rsidR="00EB4431">
        <w:rPr>
          <w:rFonts w:asciiTheme="minorHAnsi" w:hAnsiTheme="minorHAnsi" w:cstheme="minorHAnsi"/>
        </w:rPr>
        <w:fldChar w:fldCharType="begin" w:fldLock="1"/>
      </w:r>
      <w:r w:rsidR="00A040D9">
        <w:rPr>
          <w:rFonts w:asciiTheme="minorHAnsi" w:hAnsiTheme="minorHAnsi" w:cstheme="minorHAnsi"/>
        </w:rPr>
        <w:instrText>ADDIN CSL_CITATION {"citationItems":[{"id":"ITEM-1","itemData":{"DOI":"10.1016/j.clinimag.2017.07.007","ISSN":"18734499","abstract":"This article reviews the pathophysiology and sonographic findings of peripheral arterial lesions, with emphasis on the spectral Doppler waveforms encountered in each. It discusses the characteristic features of the Doppler spectra in obstructive conditions, including thromboembolism, atherosclerotic disease, bypass graft occlusion, dissection, trauma, and compartment syndrome, as well as non-obstructive conditions, including hyperemia, pseudoaneurysm, and arteriovenous fistula. Familiarity with the commonly-encountered spectral waveforms in the setting of these lesions is necessary for timely and accurate diagnosis and treatment.","author":[{"dropping-particle":"","family":"Nuffer","given":"Zachary","non-dropping-particle":"","parse-names":false,"suffix":""},{"dropping-particle":"","family":"Rupasov","given":"Andrey","non-dropping-particle":"","parse-names":false,"suffix":""},{"dropping-particle":"","family":"Bekal","given":"Neel","non-dropping-particle":"","parse-names":false,"suffix":""},{"dropping-particle":"","family":"Murtha","given":"Jacqueline","non-dropping-particle":"","parse-names":false,"suffix":""},{"dropping-particle":"","family":"Bhatt","given":"Shweta","non-dropping-particle":"","parse-names":false,"suffix":""}],"container-title":"Clinical Imaging","id":"ITEM-1","issued":{"date-parts":[["2017"]]},"page":"91-97","publisher":"Elsevier Inc.","title":"Spectral Doppler ultrasound of peripheral arteries: a pictorial review","type":"article-journal","volume":"46"},"uris":["http://www.mendeley.com/documents/?uuid=228a44dc-0f8c-4995-a162-c29204c0a4b4"]}],"mendeley":{"formattedCitation":"&lt;sup&gt;5&lt;/sup&gt;","plainTextFormattedCitation":"5","previouslyFormattedCitation":"&lt;sup&gt;5&lt;/sup&gt;"},"properties":{"noteIndex":0},"schema":"https://github.com/citation-style-language/schema/raw/master/csl-citation.json"}</w:instrText>
      </w:r>
      <w:r w:rsidR="00EB4431">
        <w:rPr>
          <w:rFonts w:asciiTheme="minorHAnsi" w:hAnsiTheme="minorHAnsi" w:cstheme="minorHAnsi"/>
        </w:rPr>
        <w:fldChar w:fldCharType="separate"/>
      </w:r>
      <w:r w:rsidR="00A040D9" w:rsidRPr="00A040D9">
        <w:rPr>
          <w:rFonts w:asciiTheme="minorHAnsi" w:hAnsiTheme="minorHAnsi" w:cstheme="minorHAnsi"/>
          <w:noProof/>
          <w:vertAlign w:val="superscript"/>
        </w:rPr>
        <w:t>5</w:t>
      </w:r>
      <w:r w:rsidR="00EB4431">
        <w:rPr>
          <w:rFonts w:asciiTheme="minorHAnsi" w:hAnsiTheme="minorHAnsi" w:cstheme="minorHAnsi"/>
        </w:rPr>
        <w:fldChar w:fldCharType="end"/>
      </w:r>
      <w:r w:rsidR="0025067C">
        <w:rPr>
          <w:rFonts w:asciiTheme="minorHAnsi" w:hAnsiTheme="minorHAnsi" w:cstheme="minorHAnsi"/>
        </w:rPr>
        <w:t xml:space="preserve">. </w:t>
      </w:r>
    </w:p>
    <w:p w14:paraId="044E817B" w14:textId="67EAF207" w:rsidR="0025067C" w:rsidRDefault="0025067C" w:rsidP="00E76BD0">
      <w:pPr>
        <w:rPr>
          <w:rFonts w:asciiTheme="minorHAnsi" w:hAnsiTheme="minorHAnsi" w:cstheme="minorHAnsi"/>
        </w:rPr>
      </w:pPr>
    </w:p>
    <w:p w14:paraId="3B53DA0C" w14:textId="12F8D306" w:rsidR="0025067C" w:rsidRDefault="000009A1" w:rsidP="00E76BD0">
      <w:pPr>
        <w:rPr>
          <w:rFonts w:asciiTheme="minorHAnsi" w:hAnsiTheme="minorHAnsi" w:cstheme="minorHAnsi"/>
        </w:rPr>
      </w:pPr>
      <w:r>
        <w:rPr>
          <w:rFonts w:asciiTheme="minorHAnsi" w:hAnsiTheme="minorHAnsi" w:cstheme="minorHAnsi"/>
        </w:rPr>
        <w:t>These two limitations (low framerate and localization/quantification tradeoff) are overcome with</w:t>
      </w:r>
      <w:r w:rsidR="00332B0B">
        <w:rPr>
          <w:rFonts w:asciiTheme="minorHAnsi" w:hAnsiTheme="minorHAnsi" w:cstheme="minorHAnsi"/>
        </w:rPr>
        <w:t xml:space="preserve"> </w:t>
      </w:r>
      <w:r w:rsidR="00711037">
        <w:rPr>
          <w:rFonts w:asciiTheme="minorHAnsi" w:hAnsiTheme="minorHAnsi" w:cstheme="minorHAnsi"/>
        </w:rPr>
        <w:t xml:space="preserve">very </w:t>
      </w:r>
      <w:r w:rsidR="004C10B8">
        <w:rPr>
          <w:rFonts w:asciiTheme="minorHAnsi" w:hAnsiTheme="minorHAnsi" w:cstheme="minorHAnsi"/>
        </w:rPr>
        <w:t xml:space="preserve">high-framerate </w:t>
      </w:r>
      <w:r w:rsidR="00711037">
        <w:rPr>
          <w:rFonts w:asciiTheme="minorHAnsi" w:hAnsiTheme="minorHAnsi" w:cstheme="minorHAnsi"/>
        </w:rPr>
        <w:t xml:space="preserve">emerging </w:t>
      </w:r>
      <w:r w:rsidR="004C10B8">
        <w:rPr>
          <w:rFonts w:asciiTheme="minorHAnsi" w:hAnsiTheme="minorHAnsi" w:cstheme="minorHAnsi"/>
        </w:rPr>
        <w:t>techniques. Among these, the synthetic aperture approach</w:t>
      </w:r>
      <w:r w:rsidR="004C10B8">
        <w:rPr>
          <w:rFonts w:asciiTheme="minorHAnsi" w:hAnsiTheme="minorHAnsi" w:cstheme="minorHAnsi"/>
        </w:rPr>
        <w:fldChar w:fldCharType="begin" w:fldLock="1"/>
      </w:r>
      <w:r w:rsidR="004C10B8">
        <w:rPr>
          <w:rFonts w:asciiTheme="minorHAnsi" w:hAnsiTheme="minorHAnsi" w:cstheme="minorHAnsi"/>
        </w:rPr>
        <w:instrText>ADDIN CSL_CITATION {"citationItems":[{"id":"ITEM-1","itemData":{"DOI":"10.1016/j.ultras.2006.07.017","ISSN":"0041624X","PMID":"16959281","abstract":"The paper describes the use of synthetic aperture (SA) imaging in medical ultrasound. SA imaging is a radical break with today's commercial systems, where the image is acquired sequentially one image line at a time. This puts a strict limit on the frame rate and the possibility of acquiring a sufficient amount of data for high precision flow estimation. These constrictions can be lifted by employing SA imaging. Here data is acquired simultaneously from all directions over a number of emissions, and the full image can be reconstructed from this data. The paper demonstrates the many benefits of SA imaging. Due to the complete data set, it is possible to have both dynamic transmit and receive focusing to improve contrast and resolution. It is also possible to improve penetration depth by employing codes during ultrasound transmission. Data sets for vector flow imaging can be acquired using short imaging sequences, whereby both the correct velocity magnitude and angle can be estimated. A number of examples of both phantom and in vivo SA images will be presented measured by the experimental ultrasound scanner RASMUS to demonstrate the many benefits of SA imaging. © 2006 Elsevier B.V. All rights reserved.","author":[{"dropping-particle":"","family":"Jensen","given":"Jørgen Arendt","non-dropping-particle":"","parse-names":false,"suffix":""},{"dropping-particle":"","family":"Nikolov","given":"Svetoslav Ivanov","non-dropping-particle":"","parse-names":false,"suffix":""},{"dropping-particle":"","family":"Gammelmark","given":"Kim Løkke","non-dropping-particle":"","parse-names":false,"suffix":""},{"dropping-particle":"","family":"Pedersen","given":"Morten Høgholm","non-dropping-particle":"","parse-names":false,"suffix":""}],"container-title":"Ultrasonics","id":"ITEM-1","issue":"SUPPL.","issued":{"date-parts":[["2006"]]},"title":"Synthetic aperture ultrasound imaging","type":"article-journal","volume":"44"},"uris":["http://www.mendeley.com/documents/?uuid=97943b95-237e-42f9-83d8-fa49170e767e"]}],"mendeley":{"formattedCitation":"&lt;sup&gt;6&lt;/sup&gt;","plainTextFormattedCitation":"6","previouslyFormattedCitation":"&lt;sup&gt;6&lt;/sup&gt;"},"properties":{"noteIndex":0},"schema":"https://github.com/citation-style-language/schema/raw/master/csl-citation.json"}</w:instrText>
      </w:r>
      <w:r w:rsidR="004C10B8">
        <w:rPr>
          <w:rFonts w:asciiTheme="minorHAnsi" w:hAnsiTheme="minorHAnsi" w:cstheme="minorHAnsi"/>
        </w:rPr>
        <w:fldChar w:fldCharType="separate"/>
      </w:r>
      <w:r w:rsidR="004C10B8" w:rsidRPr="004C10B8">
        <w:rPr>
          <w:rFonts w:asciiTheme="minorHAnsi" w:hAnsiTheme="minorHAnsi" w:cstheme="minorHAnsi"/>
          <w:noProof/>
          <w:vertAlign w:val="superscript"/>
        </w:rPr>
        <w:t>6</w:t>
      </w:r>
      <w:r w:rsidR="004C10B8">
        <w:rPr>
          <w:rFonts w:asciiTheme="minorHAnsi" w:hAnsiTheme="minorHAnsi" w:cstheme="minorHAnsi"/>
        </w:rPr>
        <w:fldChar w:fldCharType="end"/>
      </w:r>
      <w:r w:rsidR="004C10B8">
        <w:rPr>
          <w:rFonts w:asciiTheme="minorHAnsi" w:hAnsiTheme="minorHAnsi" w:cstheme="minorHAnsi"/>
        </w:rPr>
        <w:t xml:space="preserve"> </w:t>
      </w:r>
      <w:r w:rsidR="00711037">
        <w:rPr>
          <w:rFonts w:asciiTheme="minorHAnsi" w:hAnsiTheme="minorHAnsi" w:cstheme="minorHAnsi"/>
        </w:rPr>
        <w:t xml:space="preserve">or the </w:t>
      </w:r>
      <w:r w:rsidR="00711037">
        <w:rPr>
          <w:rFonts w:asciiTheme="minorHAnsi" w:hAnsiTheme="minorHAnsi" w:cstheme="minorHAnsi"/>
        </w:rPr>
        <w:lastRenderedPageBreak/>
        <w:t>multiline transmit technique can be cited</w:t>
      </w:r>
      <w:r w:rsidR="00711037">
        <w:rPr>
          <w:rFonts w:asciiTheme="minorHAnsi" w:hAnsiTheme="minorHAnsi" w:cstheme="minorHAnsi"/>
        </w:rPr>
        <w:fldChar w:fldCharType="begin" w:fldLock="1"/>
      </w:r>
      <w:r w:rsidR="006611A9">
        <w:rPr>
          <w:rFonts w:asciiTheme="minorHAnsi" w:hAnsiTheme="minorHAnsi" w:cstheme="minorHAnsi"/>
        </w:rPr>
        <w:instrText>ADDIN CSL_CITATION {"citationItems":[{"id":"ITEM-1","itemData":{"DOI":"10.1109/TMI.2014.2302312","ISSN":"1558254X","PMID":"24893253","abstract":"High frame rate (HFR) echocardiography may be of benefit for functional analysis of the heart. In current clinical equipment, HFR is obtained using multi-line acquisition (MLA) which typically requires broadening of transmit beams. As this may result in a significant degradation of spatial resolution and signal-to-noise ratio (SNR), the capacity of MLA to obtain high quality HFR images remains limited. As an alternative, we have demonstrated by computer simulation that simultaneously transmitting multiple focused beams into different directions [multi-line transmit (MLT)], can increase the frame rate without significantly compromising the spatial resolution or SNR. This study aimed to experimentally verify these theoretical predictions both in vitro and in vivo to demonstrate, for the first time, that cardiac MLT imaging is feasible. Hereto, the ultrasound advanced open platform, equipped with a 2.0 MHz phased array, was programmed to interleave MLT and conventional single line transmit (SLT) beam forming. Using these two beam forming methods, images of phantoms and healthy volunteers were acquired and investigated both qualitatively and quantitatively. The results confirmed our simulations that image quality of a 4MLT imaging system with a Tukey apodization scheme is very competitive to that of SLT while providing a 4 times higher frame rate. It is also demonstrated that MLT can be combined with MLA to provide images at 12-to 16-fold frame rate (about 340-450 Hz) without significantly compromising spatial resolution and SNR. This is thus the first study to demonstrate that this new ultrasound imaging paradigm is viable which could have significant impact on future cardiac ultrasound systems. © 1982-2012 IEEE.","author":[{"dropping-particle":"","family":"Tong","given":"Ling","non-dropping-particle":"","parse-names":false,"suffix":""},{"dropping-particle":"","family":"Ramalli","given":"Alessandro","non-dropping-particle":"","parse-names":false,"suffix":""},{"dropping-particle":"","family":"Jasaityte","given":"Ruta","non-dropping-particle":"","parse-names":false,"suffix":""},{"dropping-particle":"","family":"Tortoli","given":"Piero","non-dropping-particle":"","parse-names":false,"suffix":""},{"dropping-particle":"","family":"D'Hooge","given":"Jan","non-dropping-particle":"","parse-names":false,"suffix":""}],"container-title":"IEEE Transactions on Medical Imaging","id":"ITEM-1","issue":"6","issued":{"date-parts":[["2014"]]},"page":"1205-1219","publisher":"IEEE","title":"Multi-transmit beam forming for fast cardiac imaging-experimental validation and in vivo application","type":"article-journal","volume":"33"},"uris":["http://www.mendeley.com/documents/?uuid=8677405c-8be6-40b0-8b3b-1a2632dff6ca"]}],"mendeley":{"formattedCitation":"&lt;sup&gt;7&lt;/sup&gt;","plainTextFormattedCitation":"7","previouslyFormattedCitation":"&lt;sup&gt;7&lt;/sup&gt;"},"properties":{"noteIndex":0},"schema":"https://github.com/citation-style-language/schema/raw/master/csl-citation.json"}</w:instrText>
      </w:r>
      <w:r w:rsidR="00711037">
        <w:rPr>
          <w:rFonts w:asciiTheme="minorHAnsi" w:hAnsiTheme="minorHAnsi" w:cstheme="minorHAnsi"/>
        </w:rPr>
        <w:fldChar w:fldCharType="separate"/>
      </w:r>
      <w:r w:rsidR="00711037" w:rsidRPr="00711037">
        <w:rPr>
          <w:rFonts w:asciiTheme="minorHAnsi" w:hAnsiTheme="minorHAnsi" w:cstheme="minorHAnsi"/>
          <w:noProof/>
          <w:vertAlign w:val="superscript"/>
        </w:rPr>
        <w:t>7</w:t>
      </w:r>
      <w:r w:rsidR="00711037">
        <w:rPr>
          <w:rFonts w:asciiTheme="minorHAnsi" w:hAnsiTheme="minorHAnsi" w:cstheme="minorHAnsi"/>
        </w:rPr>
        <w:fldChar w:fldCharType="end"/>
      </w:r>
      <w:r w:rsidR="00711037">
        <w:rPr>
          <w:rFonts w:asciiTheme="minorHAnsi" w:hAnsiTheme="minorHAnsi" w:cstheme="minorHAnsi"/>
        </w:rPr>
        <w:t>.</w:t>
      </w:r>
      <w:r>
        <w:rPr>
          <w:rFonts w:asciiTheme="minorHAnsi" w:hAnsiTheme="minorHAnsi" w:cstheme="minorHAnsi"/>
        </w:rPr>
        <w:t xml:space="preserve"> </w:t>
      </w:r>
      <w:r w:rsidR="00711037">
        <w:rPr>
          <w:rFonts w:asciiTheme="minorHAnsi" w:hAnsiTheme="minorHAnsi" w:cstheme="minorHAnsi"/>
        </w:rPr>
        <w:t>In this study, we focus on the so-called</w:t>
      </w:r>
      <w:r w:rsidR="00711037" w:rsidRPr="004C10B8">
        <w:rPr>
          <w:rFonts w:asciiTheme="minorHAnsi" w:hAnsiTheme="minorHAnsi" w:cstheme="minorHAnsi"/>
        </w:rPr>
        <w:t xml:space="preserve"> </w:t>
      </w:r>
      <w:r w:rsidRPr="004C10B8">
        <w:rPr>
          <w:rFonts w:asciiTheme="minorHAnsi" w:hAnsiTheme="minorHAnsi" w:cstheme="minorHAnsi"/>
        </w:rPr>
        <w:t>Ultrafast ultrasound</w:t>
      </w:r>
      <w:r w:rsidR="00711037">
        <w:rPr>
          <w:rFonts w:asciiTheme="minorHAnsi" w:hAnsiTheme="minorHAnsi" w:cstheme="minorHAnsi"/>
        </w:rPr>
        <w:t xml:space="preserve"> method</w:t>
      </w:r>
      <w:r w:rsidRPr="004C10B8">
        <w:rPr>
          <w:rFonts w:asciiTheme="minorHAnsi" w:hAnsiTheme="minorHAnsi" w:cstheme="minorHAnsi"/>
        </w:rPr>
        <w:t xml:space="preserve">. </w:t>
      </w:r>
      <w:r>
        <w:rPr>
          <w:rFonts w:asciiTheme="minorHAnsi" w:hAnsiTheme="minorHAnsi" w:cstheme="minorHAnsi"/>
        </w:rPr>
        <w:t>Introduced two decades ago</w:t>
      </w:r>
      <w:r>
        <w:rPr>
          <w:rFonts w:asciiTheme="minorHAnsi" w:hAnsiTheme="minorHAnsi" w:cstheme="minorHAnsi"/>
        </w:rPr>
        <w:fldChar w:fldCharType="begin" w:fldLock="1"/>
      </w:r>
      <w:r w:rsidR="006611A9">
        <w:rPr>
          <w:rFonts w:asciiTheme="minorHAnsi" w:hAnsiTheme="minorHAnsi" w:cstheme="minorHAnsi"/>
        </w:rPr>
        <w:instrText>ADDIN CSL_CITATION {"citationItems":[{"id":"ITEM-1","itemData":{"DOI":"10.1109/TUFFC.2002.1041078","ISSN":"0885-3010","author":[{"dropping-particle":"","family":"Tanter","given":"M.","non-dropping-particle":"","parse-names":false,"suffix":""},{"dropping-particle":"","family":"Bercoff","given":"J.","non-dropping-particle":"","parse-names":false,"suffix":""},{"dropping-particle":"","family":"Sandrin","given":"L.","non-dropping-particle":"","parse-names":false,"suffix":""},{"dropping-particle":"","family":"Fink","given":"M.","non-dropping-particle":"","parse-names":false,"suffix":""}],"container-title":"IEEE Transactions on Ultrasonics, Ferroelectrics and Frequency Control","id":"ITEM-1","issue":"10","issued":{"date-parts":[["2002","10"]]},"page":"1363-1374","title":"Ultrafast compound imaging for 2-D motion vector estimation: application to transient elastography","type":"article-journal","volume":"49"},"uris":["http://www.mendeley.com/documents/?uuid=f144e71c-dbd4-4f42-a5e1-9fe1a9f46d6d"]},{"id":"ITEM-2","itemData":{"DOI":"10.1109/TUFFC.2008.858","ISSN":"08853010","PMID":"18986917","abstract":"Conventional ultrasound methods for acquiring color images of blood velocity are limited by a relatively low frame-rate and are restricted to give velocity estimates along the ultrasound beam direction only. To circumvent these limitations, the method presented in this paper uses 3 techniques: 1) The ultrasound is not focused during the transmissions of the ultrasound signals; 2) A 13-bit Barker code is transmitted simultaneously from each transducer element; and 3) The 2-D vector velocity of the blood is estimated using 2-D cross-correlation. A parameter study was performed using the Field II program, and performance of the method was investigated when a virtual blood vessel was scanned by a linear array transducer. An improved parameter set for the method was identified from the parameter study, and a flow rig measurement was performed using the same improved setup as in the simulations. Finally, the common carotid artery of a healthy male was scanned with a scan sequence that satisfies the limits set by the Food and Drug Administration. Vector velocity images were obtained with a frame-rate of 100 Hz where 40 speckle images are used for each vector velocity image. It was found that the blood flow approximately followed the vessel wall, and that maximum velocity was approximately 1 m/s, which is a normal value for a healthy person. To further evaluate the method, the test person was scanned with magnetic resonance (MR) angiography. The volume flow derived from the MR scanning was compared with that from the ultrasound scanning. A deviation of 9% between the 2 volume flow estimates was found. © 2008 IEEE.","author":[{"dropping-particle":"","family":"Udesen","given":"Jesper","non-dropping-particle":"","parse-names":false,"suffix":""},{"dropping-particle":"","family":"Gran","given":"Fredrik","non-dropping-particle":"","parse-names":false,"suffix":""},{"dropping-particle":"","family":"Hansen","given":"Kristoffer Lindskov","non-dropping-particle":"","parse-names":false,"suffix":""},{"dropping-particle":"","family":"Jensen","given":"Jørgen Arendt","non-dropping-particle":"","parse-names":false,"suffix":""},{"dropping-particle":"","family":"Thomsen","given":"Carsten","non-dropping-particle":"","parse-names":false,"suffix":""},{"dropping-particle":"","family":"Nielsen","given":"Michael Bachmann","non-dropping-particle":"","parse-names":false,"suffix":""}],"container-title":"IEEE Transactions on Ultrasonics, Ferroelectrics, and Frequency Control","id":"ITEM-2","issue":"8","issued":{"date-parts":[["2008","8"]]},"page":"1729-1743","title":"High frame-rate blood vector velocity imaging using plane waves: Simulations and preliminary experiments","type":"article-journal","volume":"55"},"uris":["http://www.mendeley.com/documents/?uuid=4eb8f0ad-e421-3e70-9132-d646edebf9aa"]},{"id":"ITEM-3","itemData":{"DOI":"10.1055/s-0028-1109572","ISSN":"14388782","PMID":"19764009","abstract":"PURPOSE: Conventional ultrasound methods for acquiring color flow images of the blood motion are limited by a relatively low frame rate and are restricted to only giving velocity estimates along the ultrasound beam direction. To circumvent these limitations, the Plane Wave Excitation (PWE) method has been proposed. MATERIAL AND METHODS: The PWE method can estimate the 2D vector velocity of the blood with a high frame rate. Vector velocity estimates are acquired by using the following approach: The ultrasound is not focused during the ultrasound transmission, and a full speckle image of the blood can be acquired for each pulse emission. The pulse is a 13 bit Barker code transmitted simultaneously from each transducer element. The 2D vector velocity of the blood is found using 2D speckle tracking between segments in consecutive speckle images. Implemented on the experimental scanner RASMUS and using a 100 CPU linux cluster for post processing, PWE can achieve a frame of 100 Hz where one vector velocity sequence of approximately 3 sec, takes 10 h to store and 48 h to process. In this paper a case study is presented of in-vivo vector velocity estimates in different complex vessel geometries. RESULTS: The flow patterns of six bifurcations and two veins were investigated. It was shown: 1. that a stable vortex in the carotid bulb was present opposed to other examined bifurcations, 2. that retrograde flow was present in the superficial branch of the femoral artery during diastole, 3. that retrograde flow was present in the subclavian artery and antegrade in the common carotid artery during diastole, 4. that vortices were formed in the sinus pockets behind the venous valves in both antegrade and retrograde flow, and 5. that secondary flow was present in various vessels. CONCLUSION: Using a fast vector velocity ultrasound method, in-vivo scans have been recorded where complex flow patterns were visualized in greater detail than previously visualized by conventional color flow imaging techniques. Georg Thieme Verlag KG Stuttgart, New York.","author":[{"dropping-particle":"","family":"Hansen","given":"K. L.","non-dropping-particle":"","parse-names":false,"suffix":""},{"dropping-particle":"","family":"Udesen","given":"J.","non-dropping-particle":"","parse-names":false,"suffix":""},{"dropping-particle":"","family":"Gran","given":"F.","non-dropping-particle":"","parse-names":false,"suffix":""},{"dropping-particle":"","family":"Jensen","given":"J. A.","non-dropping-particle":"","parse-names":false,"suffix":""},{"dropping-particle":"","family":"Bachmann Nielsen","given":"M.","non-dropping-particle":"","parse-names":false,"suffix":""}],"container-title":"Ultraschall in der Medizin (Stuttgart, Germany : 1980)","id":"ITEM-3","issue":"5","issued":{"date-parts":[["2009","9","17"]]},"page":"471-477","publisher":"© Georg Thieme Verlag KG Stuttgart · New York","title":"In-vivo examples of flow patterns with the fast vector velocity ultrasound method.","type":"article-journal","volume":"30"},"uris":["http://www.mendeley.com/documents/?uuid=2edb9d12-caf7-3d29-86f8-83a863ba2f5d"]}],"mendeley":{"formattedCitation":"&lt;sup&gt;8–10&lt;/sup&gt;","plainTextFormattedCitation":"8–10","previouslyFormattedCitation":"&lt;sup&gt;8–10&lt;/sup&gt;"},"properties":{"noteIndex":0},"schema":"https://github.com/citation-style-language/schema/raw/master/csl-citation.json"}</w:instrText>
      </w:r>
      <w:r>
        <w:rPr>
          <w:rFonts w:asciiTheme="minorHAnsi" w:hAnsiTheme="minorHAnsi" w:cstheme="minorHAnsi"/>
          <w:vertAlign w:val="superscript"/>
        </w:rPr>
        <w:fldChar w:fldCharType="separate"/>
      </w:r>
      <w:r w:rsidR="00711037" w:rsidRPr="00711037">
        <w:rPr>
          <w:rFonts w:asciiTheme="minorHAnsi" w:hAnsiTheme="minorHAnsi" w:cstheme="minorHAnsi"/>
          <w:noProof/>
          <w:vertAlign w:val="superscript"/>
        </w:rPr>
        <w:t>8–10</w:t>
      </w:r>
      <w:r>
        <w:rPr>
          <w:rFonts w:asciiTheme="minorHAnsi" w:hAnsiTheme="minorHAnsi" w:cstheme="minorHAnsi"/>
        </w:rPr>
        <w:fldChar w:fldCharType="end"/>
      </w:r>
      <w:r>
        <w:rPr>
          <w:rFonts w:asciiTheme="minorHAnsi" w:hAnsiTheme="minorHAnsi" w:cstheme="minorHAnsi"/>
        </w:rPr>
        <w:t>,</w:t>
      </w:r>
      <w:r w:rsidR="00332B0B">
        <w:rPr>
          <w:rFonts w:asciiTheme="minorHAnsi" w:hAnsiTheme="minorHAnsi" w:cstheme="minorHAnsi"/>
        </w:rPr>
        <w:t xml:space="preserve"> </w:t>
      </w:r>
      <w:r>
        <w:rPr>
          <w:rFonts w:asciiTheme="minorHAnsi" w:hAnsiTheme="minorHAnsi" w:cstheme="minorHAnsi"/>
        </w:rPr>
        <w:t>this method also rel</w:t>
      </w:r>
      <w:r w:rsidR="00FF1C39">
        <w:rPr>
          <w:rFonts w:asciiTheme="minorHAnsi" w:hAnsiTheme="minorHAnsi" w:cstheme="minorHAnsi"/>
        </w:rPr>
        <w:t>ies</w:t>
      </w:r>
      <w:r>
        <w:rPr>
          <w:rFonts w:asciiTheme="minorHAnsi" w:hAnsiTheme="minorHAnsi" w:cstheme="minorHAnsi"/>
        </w:rPr>
        <w:t xml:space="preserve"> on the emission/reception of ultrasounds, but with a radically different pattern. Indeed, instead of using a scanning focused beam, ultr</w:t>
      </w:r>
      <w:r w:rsidR="00514E3C">
        <w:rPr>
          <w:rFonts w:asciiTheme="minorHAnsi" w:hAnsiTheme="minorHAnsi" w:cstheme="minorHAnsi"/>
        </w:rPr>
        <w:t>afast imaging uses plane wave or</w:t>
      </w:r>
      <w:r>
        <w:rPr>
          <w:rFonts w:asciiTheme="minorHAnsi" w:hAnsiTheme="minorHAnsi" w:cstheme="minorHAnsi"/>
        </w:rPr>
        <w:t xml:space="preserve"> diverging waves, which </w:t>
      </w:r>
      <w:proofErr w:type="gramStart"/>
      <w:r>
        <w:rPr>
          <w:rFonts w:asciiTheme="minorHAnsi" w:hAnsiTheme="minorHAnsi" w:cstheme="minorHAnsi"/>
        </w:rPr>
        <w:t>are able to</w:t>
      </w:r>
      <w:proofErr w:type="gramEnd"/>
      <w:r>
        <w:rPr>
          <w:rFonts w:asciiTheme="minorHAnsi" w:hAnsiTheme="minorHAnsi" w:cstheme="minorHAnsi"/>
        </w:rPr>
        <w:t xml:space="preserve"> </w:t>
      </w:r>
      <w:proofErr w:type="spellStart"/>
      <w:r>
        <w:rPr>
          <w:rFonts w:asciiTheme="minorHAnsi" w:hAnsiTheme="minorHAnsi" w:cstheme="minorHAnsi"/>
        </w:rPr>
        <w:t>insonify</w:t>
      </w:r>
      <w:proofErr w:type="spellEnd"/>
      <w:r>
        <w:rPr>
          <w:rFonts w:asciiTheme="minorHAnsi" w:hAnsiTheme="minorHAnsi" w:cstheme="minorHAnsi"/>
        </w:rPr>
        <w:t xml:space="preserve"> the field of view with a single emission.</w:t>
      </w:r>
      <w:r w:rsidR="00F078C8">
        <w:rPr>
          <w:rFonts w:asciiTheme="minorHAnsi" w:hAnsiTheme="minorHAnsi" w:cstheme="minorHAnsi"/>
        </w:rPr>
        <w:t xml:space="preserve"> Following that single emission, the associated electronics is also able to receive and process the huge </w:t>
      </w:r>
      <w:r w:rsidR="00196AF7">
        <w:rPr>
          <w:rFonts w:asciiTheme="minorHAnsi" w:hAnsiTheme="minorHAnsi" w:cstheme="minorHAnsi"/>
        </w:rPr>
        <w:t xml:space="preserve">number </w:t>
      </w:r>
      <w:r w:rsidR="00F078C8">
        <w:rPr>
          <w:rFonts w:asciiTheme="minorHAnsi" w:hAnsiTheme="minorHAnsi" w:cstheme="minorHAnsi"/>
        </w:rPr>
        <w:t xml:space="preserve">of echoes originating </w:t>
      </w:r>
      <w:r w:rsidR="00514E3C">
        <w:rPr>
          <w:rFonts w:asciiTheme="minorHAnsi" w:hAnsiTheme="minorHAnsi" w:cstheme="minorHAnsi"/>
        </w:rPr>
        <w:t xml:space="preserve">from </w:t>
      </w:r>
      <w:r w:rsidR="00F078C8">
        <w:rPr>
          <w:rFonts w:asciiTheme="minorHAnsi" w:hAnsiTheme="minorHAnsi" w:cstheme="minorHAnsi"/>
        </w:rPr>
        <w:t>the whole field of view. At the end, an image can be reconstructed from a single emission/reception pattern</w:t>
      </w:r>
      <w:r w:rsidR="00F078C8">
        <w:rPr>
          <w:rFonts w:asciiTheme="minorHAnsi" w:hAnsiTheme="minorHAnsi" w:cstheme="minorHAnsi"/>
        </w:rPr>
        <w:fldChar w:fldCharType="begin" w:fldLock="1"/>
      </w:r>
      <w:r w:rsidR="006611A9">
        <w:rPr>
          <w:rFonts w:asciiTheme="minorHAnsi" w:hAnsiTheme="minorHAnsi" w:cstheme="minorHAnsi"/>
        </w:rPr>
        <w:instrText>ADDIN CSL_CITATION {"citationItems":[{"id":"ITEM-1","itemData":{"DOI":"10.1109/TUFFC.2014.6689779","ISBN":"0885-3010","ISSN":"08853010","PMID":"24402899","abstract":"Although the use of ultrasonic plane-wave transmissions rather than line-per-line focused beam transmissions has been long studied in research, clinical application of this technology was only recently made possible through developments in graphical processing unit (GPU)-based platforms. Far beyond a technological breakthrough, the use of plane or diverging wave transmissions enables attainment of ultrafast frame rates (typically faster than 1000 frames per second) over a large field of view. This concept has also inspired the emergence of completely novel imaging modes which are valuable for ultrasound-based screening, diagnosis, and therapeutic monitoring. In this review article, we present the basic principles and implementation of ultrafast imaging. In particular, present and future applications of ultrafast imaging in biomedical ultrasound are illustrated and discussed.","author":[{"dropping-particle":"","family":"Tanter","given":"Mickael","non-dropping-particle":"","parse-names":false,"suffix":""},{"dropping-particle":"","family":"Fink","given":"Mathias","non-dropping-particle":"","parse-names":false,"suffix":""}],"container-title":"IEEE Transactions on Ultrasonics, Ferroelectrics, and Frequency Control","id":"ITEM-1","issue":"1","issued":{"date-parts":[["2014"]]},"page":"102-119","title":"Ultrafast imaging in biomedical ultrasound","type":"article-journal","volume":"61"},"uris":["http://www.mendeley.com/documents/?uuid=1fd7e820-e9f2-4192-bc09-a8bd5caacdc3"]}],"mendeley":{"formattedCitation":"&lt;sup&gt;11&lt;/sup&gt;","plainTextFormattedCitation":"11","previouslyFormattedCitation":"&lt;sup&gt;11&lt;/sup&gt;"},"properties":{"noteIndex":0},"schema":"https://github.com/citation-style-language/schema/raw/master/csl-citation.json"}</w:instrText>
      </w:r>
      <w:r w:rsidR="00F078C8">
        <w:rPr>
          <w:rFonts w:asciiTheme="minorHAnsi" w:hAnsiTheme="minorHAnsi" w:cstheme="minorHAnsi"/>
        </w:rPr>
        <w:fldChar w:fldCharType="separate"/>
      </w:r>
      <w:r w:rsidR="00711037" w:rsidRPr="00711037">
        <w:rPr>
          <w:rFonts w:asciiTheme="minorHAnsi" w:hAnsiTheme="minorHAnsi" w:cstheme="minorHAnsi"/>
          <w:noProof/>
          <w:vertAlign w:val="superscript"/>
        </w:rPr>
        <w:t>11</w:t>
      </w:r>
      <w:r w:rsidR="00F078C8">
        <w:rPr>
          <w:rFonts w:asciiTheme="minorHAnsi" w:hAnsiTheme="minorHAnsi" w:cstheme="minorHAnsi"/>
        </w:rPr>
        <w:fldChar w:fldCharType="end"/>
      </w:r>
      <w:r w:rsidR="00196AF7">
        <w:rPr>
          <w:rFonts w:asciiTheme="minorHAnsi" w:hAnsiTheme="minorHAnsi" w:cstheme="minorHAnsi"/>
        </w:rPr>
        <w:t xml:space="preserve"> (</w:t>
      </w:r>
      <w:r w:rsidR="00332B0B" w:rsidRPr="00332B0B">
        <w:rPr>
          <w:rFonts w:asciiTheme="minorHAnsi" w:hAnsiTheme="minorHAnsi" w:cstheme="minorHAnsi"/>
          <w:b/>
          <w:bCs/>
        </w:rPr>
        <w:t>Figure 1</w:t>
      </w:r>
      <w:r w:rsidR="00196AF7">
        <w:rPr>
          <w:rFonts w:asciiTheme="minorHAnsi" w:hAnsiTheme="minorHAnsi" w:cstheme="minorHAnsi"/>
        </w:rPr>
        <w:t>, right panel)</w:t>
      </w:r>
      <w:r w:rsidR="00F078C8">
        <w:rPr>
          <w:rFonts w:asciiTheme="minorHAnsi" w:hAnsiTheme="minorHAnsi" w:cstheme="minorHAnsi"/>
        </w:rPr>
        <w:t xml:space="preserve">. </w:t>
      </w:r>
      <w:r w:rsidR="00F161DC">
        <w:rPr>
          <w:rFonts w:asciiTheme="minorHAnsi" w:hAnsiTheme="minorHAnsi" w:cstheme="minorHAnsi"/>
        </w:rPr>
        <w:t>These unfocused emissions can have a low signal to noise ratio (SNR) due to the spread of the acoustical energy. This can be tackled by emitting several titled plane-waves (or diverging waves with different sources) and by</w:t>
      </w:r>
      <w:r w:rsidR="00514E3C">
        <w:rPr>
          <w:rFonts w:asciiTheme="minorHAnsi" w:hAnsiTheme="minorHAnsi" w:cstheme="minorHAnsi"/>
        </w:rPr>
        <w:t xml:space="preserve"> </w:t>
      </w:r>
      <w:r w:rsidR="00F161DC">
        <w:rPr>
          <w:rFonts w:asciiTheme="minorHAnsi" w:hAnsiTheme="minorHAnsi" w:cstheme="minorHAnsi"/>
        </w:rPr>
        <w:t>adding the resulting images. This method is named “coherent compounding”</w:t>
      </w:r>
      <w:r w:rsidR="00F161DC">
        <w:rPr>
          <w:rFonts w:asciiTheme="minorHAnsi" w:hAnsiTheme="minorHAnsi" w:cstheme="minorHAnsi"/>
        </w:rPr>
        <w:fldChar w:fldCharType="begin" w:fldLock="1"/>
      </w:r>
      <w:r w:rsidR="006611A9">
        <w:rPr>
          <w:rFonts w:asciiTheme="minorHAnsi" w:hAnsiTheme="minorHAnsi" w:cstheme="minorHAnsi"/>
        </w:rPr>
        <w:instrText>ADDIN CSL_CITATION {"citationItems":[{"id":"ITEM-1","itemData":{"DOI":"10.1109/TUFFC.2009.1067","ISSN":"0885-3010","author":[{"dropping-particle":"","family":"Montaldo","given":"G.","non-dropping-particle":"","parse-names":false,"suffix":""},{"dropping-particle":"","family":"Tanter","given":"Mickaël","non-dropping-particle":"","parse-names":false,"suffix":""},{"dropping-particle":"","family":"Bercoff","given":"J.","non-dropping-particle":"","parse-names":false,"suffix":""},{"dropping-particle":"","family":"Benech","given":"N.","non-dropping-particle":"","parse-names":false,"suffix":""},{"dropping-particle":"","family":"Fink","given":"M.","non-dropping-particle":"","parse-names":false,"suffix":""}],"container-title":"IEEE Transactions on Ultrasonics, Ferroelectrics and Frequency Control","id":"ITEM-1","issue":"3","issued":{"date-parts":[["2009","3"]]},"page":"489-506","title":"Coherent plane-wave compounding for very high frame rate ultrasonography and transient elastography","type":"article-journal","volume":"56"},"uris":["http://www.mendeley.com/documents/?uuid=76634966-d07f-4aa8-a825-4f3c818023de"]}],"mendeley":{"formattedCitation":"&lt;sup&gt;12&lt;/sup&gt;","plainTextFormattedCitation":"12","previouslyFormattedCitation":"&lt;sup&gt;12&lt;/sup&gt;"},"properties":{"noteIndex":0},"schema":"https://github.com/citation-style-language/schema/raw/master/csl-citation.json"}</w:instrText>
      </w:r>
      <w:r w:rsidR="00F161DC">
        <w:rPr>
          <w:rFonts w:asciiTheme="minorHAnsi" w:hAnsiTheme="minorHAnsi" w:cstheme="minorHAnsi"/>
        </w:rPr>
        <w:fldChar w:fldCharType="separate"/>
      </w:r>
      <w:r w:rsidR="00711037" w:rsidRPr="00711037">
        <w:rPr>
          <w:rFonts w:asciiTheme="minorHAnsi" w:hAnsiTheme="minorHAnsi" w:cstheme="minorHAnsi"/>
          <w:noProof/>
          <w:vertAlign w:val="superscript"/>
        </w:rPr>
        <w:t>12</w:t>
      </w:r>
      <w:r w:rsidR="00F161DC">
        <w:rPr>
          <w:rFonts w:asciiTheme="minorHAnsi" w:hAnsiTheme="minorHAnsi" w:cstheme="minorHAnsi"/>
        </w:rPr>
        <w:fldChar w:fldCharType="end"/>
      </w:r>
      <w:r w:rsidR="00F161DC">
        <w:rPr>
          <w:rFonts w:asciiTheme="minorHAnsi" w:hAnsiTheme="minorHAnsi" w:cstheme="minorHAnsi"/>
        </w:rPr>
        <w:t>. Two</w:t>
      </w:r>
      <w:r w:rsidR="00F078C8">
        <w:rPr>
          <w:rFonts w:asciiTheme="minorHAnsi" w:hAnsiTheme="minorHAnsi" w:cstheme="minorHAnsi"/>
        </w:rPr>
        <w:t xml:space="preserve"> major consequences</w:t>
      </w:r>
      <w:r w:rsidR="00F161DC">
        <w:rPr>
          <w:rFonts w:asciiTheme="minorHAnsi" w:hAnsiTheme="minorHAnsi" w:cstheme="minorHAnsi"/>
        </w:rPr>
        <w:t xml:space="preserve"> arise</w:t>
      </w:r>
      <w:r w:rsidR="00F078C8">
        <w:rPr>
          <w:rFonts w:asciiTheme="minorHAnsi" w:hAnsiTheme="minorHAnsi" w:cstheme="minorHAnsi"/>
        </w:rPr>
        <w:t>. Firstly, the framerate only depends on the ultrasound time of flight and can reach typical values from 1 to 10</w:t>
      </w:r>
      <w:r w:rsidR="00E76BD0">
        <w:rPr>
          <w:rFonts w:asciiTheme="minorHAnsi" w:hAnsiTheme="minorHAnsi" w:cstheme="minorHAnsi"/>
        </w:rPr>
        <w:t xml:space="preserve"> </w:t>
      </w:r>
      <w:r w:rsidR="00F078C8">
        <w:rPr>
          <w:rFonts w:asciiTheme="minorHAnsi" w:hAnsiTheme="minorHAnsi" w:cstheme="minorHAnsi"/>
        </w:rPr>
        <w:t xml:space="preserve">kHz. Secondly, this ensures the </w:t>
      </w:r>
      <w:r w:rsidR="00F078C8" w:rsidRPr="00EA46A1">
        <w:rPr>
          <w:rFonts w:asciiTheme="minorHAnsi" w:hAnsiTheme="minorHAnsi" w:cstheme="minorHAnsi"/>
        </w:rPr>
        <w:t>data continuity in both spatial and temporal dimensions</w:t>
      </w:r>
      <w:r w:rsidR="00F078C8">
        <w:rPr>
          <w:rFonts w:asciiTheme="minorHAnsi" w:hAnsiTheme="minorHAnsi" w:cstheme="minorHAnsi"/>
        </w:rPr>
        <w:t xml:space="preserve">, also referred to as spatiotemporal coherence. The conventional localization/quantification tradeoff is thus broken. This combination of a high framerate and spatiotemporal coherence has a tremendous impact on the ability to detect blood flows with ultrasound. </w:t>
      </w:r>
      <w:r w:rsidR="00EB4431">
        <w:rPr>
          <w:rFonts w:asciiTheme="minorHAnsi" w:hAnsiTheme="minorHAnsi" w:cstheme="minorHAnsi"/>
        </w:rPr>
        <w:t>As compared to conventional ultrasound, ultrafast ultrasound provides full characterization of the blood flow</w:t>
      </w:r>
      <w:r w:rsidR="00EB4431">
        <w:rPr>
          <w:rFonts w:asciiTheme="minorHAnsi" w:hAnsiTheme="minorHAnsi" w:cstheme="minorHAnsi"/>
        </w:rPr>
        <w:fldChar w:fldCharType="begin" w:fldLock="1"/>
      </w:r>
      <w:r w:rsidR="00A040D9">
        <w:rPr>
          <w:rFonts w:asciiTheme="minorHAnsi" w:hAnsiTheme="minorHAnsi" w:cstheme="minorHAnsi"/>
        </w:rPr>
        <w:instrText>ADDIN CSL_CITATION {"citationItems":[{"id":"ITEM-1","itemData":{"DOI":"10.1109/TUFFC.2011.1780","ISSN":"08853010","PMID":"21244981","abstract":"Doppler-based flow analysis methods require acquisition of ultrasound data at high spatio-temporal sampling rates. These rates represent a major technical challenge for ultrasound systems because a compromise between spatial and temporal resolution must be made in conventional approaches. Consequently, ultrasound scanners can either provide full quantitative Doppler information on a limited sample volume (spectral Doppler), or averaged Doppler velocity and/or power estimation on a large region of interest (Doppler flow imaging). In this work, we investigate a different strategy for acquiring Doppler information that can overcome the limitations of the existing Doppler modes by significantly reducing the required acquisition time. This technique is called ultrafast compound Doppler imaging and is based on the following concept: instead of successively insonifying the medium with focused beams, several tilted plane waves are sent into the medium and the backscattered signals are coherently summed to produce high-resolution ultrasound images. We demonstrate that this strategy allows reduction of the acquisition time by a factor of up to of 16 while keeping the same Doppler performance. Depending on the application, different directions to increase performance of Doppler analysis are proposed and the improvement is quantified: the ultrafast compound Doppler method allows faster acquisition frame rates for high-velocity flow imaging, or very high sensitivity for low-flow applications. Full quantitative Doppler flow analysis can be performed on a large region of interest, leading to much more information and improved functionality for the physician. By leveraging the recent emergence of ultrafast parallel beamforming systems, this paper demonstrates that breakthrough performances in flow analysis can be reached using this concept of ultrafast compound Doppler.","author":[{"dropping-particle":"","family":"Bercoff","given":"Jeremy","non-dropping-particle":"","parse-names":false,"suffix":""},{"dropping-particle":"","family":"Montaldo","given":"Gabriel","non-dropping-particle":"","parse-names":false,"suffix":""},{"dropping-particle":"","family":"Loupas","given":"Thanasis","non-dropping-particle":"","parse-names":false,"suffix":""},{"dropping-particle":"","family":"Savery","given":"David","non-dropping-particle":"","parse-names":false,"suffix":""},{"dropping-particle":"","family":"Mézière","given":"Fabien","non-dropping-particle":"","parse-names":false,"suffix":""},{"dropping-particle":"","family":"Fink","given":"Mathias","non-dropping-particle":"","parse-names":false,"suffix":""},{"dropping-particle":"","family":"Tanter","given":"Mickael","non-dropping-particle":"","parse-names":false,"suffix":""}],"container-title":"IEEE Transactions on Ultrasonics, Ferroelectrics, and Frequency Control","id":"ITEM-1","issue":"1","issued":{"date-parts":[["2011"]]},"page":"134-147","title":"Ultrafast compound doppler imaging: Providing full blood flow characterization","type":"article-journal","volume":"58"},"uris":["http://www.mendeley.com/documents/?uuid=75890b6e-c132-4ff9-a6c4-3ac600e0718a"]}],"mendeley":{"formattedCitation":"&lt;sup&gt;3&lt;/sup&gt;","plainTextFormattedCitation":"3","previouslyFormattedCitation":"&lt;sup&gt;3&lt;/sup&gt;"},"properties":{"noteIndex":0},"schema":"https://github.com/citation-style-language/schema/raw/master/csl-citation.json"}</w:instrText>
      </w:r>
      <w:r w:rsidR="00EB4431">
        <w:rPr>
          <w:rFonts w:asciiTheme="minorHAnsi" w:hAnsiTheme="minorHAnsi" w:cstheme="minorHAnsi"/>
        </w:rPr>
        <w:fldChar w:fldCharType="separate"/>
      </w:r>
      <w:r w:rsidR="00A040D9" w:rsidRPr="00A040D9">
        <w:rPr>
          <w:rFonts w:asciiTheme="minorHAnsi" w:hAnsiTheme="minorHAnsi" w:cstheme="minorHAnsi"/>
          <w:noProof/>
          <w:vertAlign w:val="superscript"/>
        </w:rPr>
        <w:t>3</w:t>
      </w:r>
      <w:r w:rsidR="00EB4431">
        <w:rPr>
          <w:rFonts w:asciiTheme="minorHAnsi" w:hAnsiTheme="minorHAnsi" w:cstheme="minorHAnsi"/>
        </w:rPr>
        <w:fldChar w:fldCharType="end"/>
      </w:r>
      <w:r w:rsidR="005564FC">
        <w:rPr>
          <w:rFonts w:asciiTheme="minorHAnsi" w:hAnsiTheme="minorHAnsi" w:cstheme="minorHAnsi"/>
        </w:rPr>
        <w:t>. Practically, the user has access to the velocity time course in every pixel of the image, for the whole duration of the acquisition (typically ≈1</w:t>
      </w:r>
      <w:r w:rsidR="00E76BD0">
        <w:rPr>
          <w:rFonts w:asciiTheme="minorHAnsi" w:hAnsiTheme="minorHAnsi" w:cstheme="minorHAnsi"/>
        </w:rPr>
        <w:t xml:space="preserve"> </w:t>
      </w:r>
      <w:r w:rsidR="005564FC">
        <w:rPr>
          <w:rFonts w:asciiTheme="minorHAnsi" w:hAnsiTheme="minorHAnsi" w:cstheme="minorHAnsi"/>
        </w:rPr>
        <w:t>s), with a timescale given by the framerate (typically, a framerate of 5</w:t>
      </w:r>
      <w:r w:rsidR="00E76BD0">
        <w:rPr>
          <w:rFonts w:asciiTheme="minorHAnsi" w:hAnsiTheme="minorHAnsi" w:cstheme="minorHAnsi"/>
        </w:rPr>
        <w:t xml:space="preserve"> </w:t>
      </w:r>
      <w:r w:rsidR="005564FC">
        <w:rPr>
          <w:rFonts w:asciiTheme="minorHAnsi" w:hAnsiTheme="minorHAnsi" w:cstheme="minorHAnsi"/>
        </w:rPr>
        <w:t>kHz</w:t>
      </w:r>
      <w:r w:rsidR="00E76BD0">
        <w:rPr>
          <w:rFonts w:asciiTheme="minorHAnsi" w:hAnsiTheme="minorHAnsi" w:cstheme="minorHAnsi"/>
        </w:rPr>
        <w:t xml:space="preserve"> for </w:t>
      </w:r>
      <w:r w:rsidR="005564FC">
        <w:rPr>
          <w:rFonts w:asciiTheme="minorHAnsi" w:hAnsiTheme="minorHAnsi" w:cstheme="minorHAnsi"/>
        </w:rPr>
        <w:t>a temporal resolution of 200</w:t>
      </w:r>
      <w:r w:rsidR="00E76BD0">
        <w:rPr>
          <w:rFonts w:asciiTheme="minorHAnsi" w:hAnsiTheme="minorHAnsi" w:cstheme="minorHAnsi"/>
        </w:rPr>
        <w:t xml:space="preserve"> </w:t>
      </w:r>
      <w:r w:rsidR="005564FC">
        <w:rPr>
          <w:rFonts w:asciiTheme="minorHAnsi" w:hAnsiTheme="minorHAnsi" w:cstheme="minorHAnsi"/>
        </w:rPr>
        <w:t xml:space="preserve">µs). </w:t>
      </w:r>
      <w:r w:rsidR="00827CF0">
        <w:rPr>
          <w:rFonts w:asciiTheme="minorHAnsi" w:hAnsiTheme="minorHAnsi" w:cstheme="minorHAnsi"/>
        </w:rPr>
        <w:t>This high framerate makes the method suitable for a wide range of application such as fast flow in moving organs like heart chambers</w:t>
      </w:r>
      <w:r w:rsidR="00827CF0">
        <w:rPr>
          <w:rFonts w:asciiTheme="minorHAnsi" w:hAnsiTheme="minorHAnsi" w:cstheme="minorHAnsi"/>
        </w:rPr>
        <w:fldChar w:fldCharType="begin" w:fldLock="1"/>
      </w:r>
      <w:r w:rsidR="006611A9">
        <w:rPr>
          <w:rFonts w:asciiTheme="minorHAnsi" w:hAnsiTheme="minorHAnsi" w:cstheme="minorHAnsi"/>
        </w:rPr>
        <w:instrText>ADDIN CSL_CITATION {"citationItems":[{"id":"ITEM-1","itemData":{"DOI":"10.1109/TUFFC.2014.6722614","ISBN":"0885-3010","ISSN":"08853010","PMID":"24474135","abstract":"Noninvasive ultrafast imaging of intrinsic waves such as electromechanical waves or remotely induced shear waves in elastography imaging techniques for human cardiac applications remains challenging. In this paper, we propose ultrafast imaging of the heart with adapted sector size by coherently compounding diverging waves emitted from a standard transthoracic cardiac phased-array probe. As in ultrafast imaging with plane wave coherent compounding, diverging waves can be summed coherently to obtain high-quality images of the entire heart at high frame rate in a full field of view. To image the propagation of shear waves with a large SNR, the field of view can be adapted by changing the angular aperture of the transmitted wave. Backscattered echoes from successive circular wave acquisitions are coherently summed at every location in the image to improve the image quality while maintaining very high frame rates. The transmitted diverging waves, angular apertures, and subaperture sizes were tested in simulation, and ultrafast coherent compounding was implemented in a commercial scanner. The improvement of the imaging quality was quantified in phantoms and in one human heart, in vivo. Imaging shear wave propagation at 2500 frames/s using 5 diverging waves provided a large increase of the SNR of the tissue velocity estimates while maintaining a high frame rate. Finally, ultrafast imaging with 1 to 5 diverging waves was used to image the human heart at a frame rate of 4500 to 900 frames/s over an entire cardiac cycle. Spatial coherent compounding provided a strong improvement of the imaging quality, even with a small number of transmitted diverging waves and a high frame rate, which allows imaging of the propagation of electromechanical and shear waves with good image quality.","author":[{"dropping-particle":"","family":"Papadacci","given":"Clement","non-dropping-particle":"","parse-names":false,"suffix":""},{"dropping-particle":"","family":"Pernot","given":"Mathieu","non-dropping-particle":"","parse-names":false,"suffix":""},{"dropping-particle":"","family":"Couade","given":"Mathieu","non-dropping-particle":"","parse-names":false,"suffix":""},{"dropping-particle":"","family":"Fink","given":"Mathias","non-dropping-particle":"","parse-names":false,"suffix":""},{"dropping-particle":"","family":"Tanter","given":"Mickael","non-dropping-particle":"","parse-names":false,"suffix":""}],"container-title":"IEEE Transactions on Ultrasonics, Ferroelectrics, and Frequency Control","id":"ITEM-1","issue":"2","issued":{"date-parts":[["2014"]]},"page":"288-301","title":"High-contrast ultrafast imaging of the heart","type":"article-journal","volume":"61"},"uris":["http://www.mendeley.com/documents/?uuid=04fd39b4-79ff-44e8-9a4c-b62fe16f5d48"]}],"mendeley":{"formattedCitation":"&lt;sup&gt;13&lt;/sup&gt;","plainTextFormattedCitation":"13","previouslyFormattedCitation":"&lt;sup&gt;13&lt;/sup&gt;"},"properties":{"noteIndex":0},"schema":"https://github.com/citation-style-language/schema/raw/master/csl-citation.json"}</w:instrText>
      </w:r>
      <w:r w:rsidR="00827CF0">
        <w:rPr>
          <w:rFonts w:asciiTheme="minorHAnsi" w:hAnsiTheme="minorHAnsi" w:cstheme="minorHAnsi"/>
        </w:rPr>
        <w:fldChar w:fldCharType="separate"/>
      </w:r>
      <w:r w:rsidR="00711037" w:rsidRPr="00711037">
        <w:rPr>
          <w:rFonts w:asciiTheme="minorHAnsi" w:hAnsiTheme="minorHAnsi" w:cstheme="minorHAnsi"/>
          <w:noProof/>
          <w:vertAlign w:val="superscript"/>
        </w:rPr>
        <w:t>13</w:t>
      </w:r>
      <w:r w:rsidR="00827CF0">
        <w:rPr>
          <w:rFonts w:asciiTheme="minorHAnsi" w:hAnsiTheme="minorHAnsi" w:cstheme="minorHAnsi"/>
        </w:rPr>
        <w:fldChar w:fldCharType="end"/>
      </w:r>
      <w:r w:rsidR="00BE5B55">
        <w:rPr>
          <w:rFonts w:asciiTheme="minorHAnsi" w:hAnsiTheme="minorHAnsi" w:cstheme="minorHAnsi"/>
        </w:rPr>
        <w:t xml:space="preserve"> or myocardium</w:t>
      </w:r>
      <w:r w:rsidR="00196AF7">
        <w:rPr>
          <w:rFonts w:asciiTheme="minorHAnsi" w:hAnsiTheme="minorHAnsi" w:cstheme="minorHAnsi"/>
        </w:rPr>
        <w:t xml:space="preserve"> with the coronary micro-perfusion</w:t>
      </w:r>
      <w:r w:rsidR="00BE5B55">
        <w:rPr>
          <w:rFonts w:asciiTheme="minorHAnsi" w:hAnsiTheme="minorHAnsi" w:cstheme="minorHAnsi"/>
        </w:rPr>
        <w:fldChar w:fldCharType="begin" w:fldLock="1"/>
      </w:r>
      <w:r w:rsidR="006611A9">
        <w:rPr>
          <w:rFonts w:asciiTheme="minorHAnsi" w:hAnsiTheme="minorHAnsi" w:cstheme="minorHAnsi"/>
        </w:rPr>
        <w:instrText>ADDIN CSL_CITATION {"citationItems":[{"id":"ITEM-1","itemData":{"DOI":"10.1016/j.jcmg.2017.05.021","ISSN":"18767591","PMID":"28823737","abstract":"Objectives: The aim of this study was to investigate the potential of coronary ultrafast Doppler angiography (CUDA), a novel vascular imaging technique based on ultrafast ultrasound, to image noninvasively with high sensitivity the intramyocardial coronary vasculature and quantify the coronary blood flow dynamics. Background: Noninvasive coronary imaging techniques are currently limited to the observation of the epicardial coronary arteries. However, many studies have highlighted the importance of the coronary microcirculation and microvascular disease. Methods: CUDA was performed in vivo in open-chest procedures in 9 swine. Ultrafast plane-wave imaging at 2,000 frames/s was combined to an adaptive spatiotemporal filtering to achieve ultrahigh-sensitive imaging of the coronary blood flows. Quantification of the flow change was performed during hyperemia after a 30-s left anterior descending (LAD) artery occlusion followed by reperfusion and was compared to gold standard measurements provided by a flowmeter probe placed at a proximal location on the LAD (n = 5). Coronary flow reserve was assessed during intravenous perfusion of adenosine. Vascular damages were evaluated during a second set of experiments in which the LAD was occluded for 90 min, followed by 150 min of reperfusion to induce myocardial infarction (n = 3). Finally, the transthoracic feasibility of CUDA was assessed on 2 adult and 2 pediatric volunteers. Results: Ultrahigh-sensitive cine loops of venous and arterial intramyocardial blood flows were obtained within 1 cardiac cycle. Quantification of the coronary flow changes during hyperemia was in good agreement with gold standard measurements (r2= 0.89), as well as the assessment of coronary flow reserve (2.35 ± 0.65 vs. 2.28 ± 0.84; p = NS). On the infarcted animals, CUDA images revealed the presence of strong hyperemia and the appearance of abnormal coronary vessel structures in the reperfused LAD territory. Finally, the feasibility of transthoracic coronary vasculature imaging was shown on 4 human volunteers. Conclusions: Ultrafast Doppler imaging can map the coronary vasculature with high sensitivity and quantify intramural coronary blood flow changes.","author":[{"dropping-particle":"","family":"Maresca","given":"David","non-dropping-particle":"","parse-names":false,"suffix":""},{"dropping-particle":"","family":"Correia","given":"Mafalda","non-dropping-particle":"","parse-names":false,"suffix":""},{"dropping-particle":"","family":"Villemain","given":"Olivier","non-dropping-particle":"","parse-names":false,"suffix":""},{"dropping-particle":"","family":"Bizé","given":"Alain","non-dropping-particle":"","parse-names":false,"suffix":""},{"dropping-particle":"","family":"Sambin","given":"Lucien","non-dropping-particle":"","parse-names":false,"suffix":""},{"dropping-particle":"","family":"Tanter","given":"Mickael","non-dropping-particle":"","parse-names":false,"suffix":""},{"dropping-particle":"","family":"Ghaleh","given":"Bijan","non-dropping-particle":"","parse-names":false,"suffix":""},{"dropping-particle":"","family":"Pernot","given":"Mathieu","non-dropping-particle":"","parse-names":false,"suffix":""}],"container-title":"JACC: Cardiovascular Imaging","id":"ITEM-1","issue":"6","issued":{"date-parts":[["2018"]]},"page":"798-808","title":"Noninvasive Imaging of the Coronary Vasculature Using Ultrafast Ultrasound","type":"article-journal","volume":"11"},"uris":["http://www.mendeley.com/documents/?uuid=e7413143-374c-4625-8b6c-f665b75718d9"]}],"mendeley":{"formattedCitation":"&lt;sup&gt;14&lt;/sup&gt;","plainTextFormattedCitation":"14","previouslyFormattedCitation":"&lt;sup&gt;14&lt;/sup&gt;"},"properties":{"noteIndex":0},"schema":"https://github.com/citation-style-language/schema/raw/master/csl-citation.json"}</w:instrText>
      </w:r>
      <w:r w:rsidR="00BE5B55">
        <w:rPr>
          <w:rFonts w:asciiTheme="minorHAnsi" w:hAnsiTheme="minorHAnsi" w:cstheme="minorHAnsi"/>
        </w:rPr>
        <w:fldChar w:fldCharType="separate"/>
      </w:r>
      <w:r w:rsidR="00711037" w:rsidRPr="00711037">
        <w:rPr>
          <w:rFonts w:asciiTheme="minorHAnsi" w:hAnsiTheme="minorHAnsi" w:cstheme="minorHAnsi"/>
          <w:noProof/>
          <w:vertAlign w:val="superscript"/>
        </w:rPr>
        <w:t>14</w:t>
      </w:r>
      <w:r w:rsidR="00BE5B55">
        <w:rPr>
          <w:rFonts w:asciiTheme="minorHAnsi" w:hAnsiTheme="minorHAnsi" w:cstheme="minorHAnsi"/>
        </w:rPr>
        <w:fldChar w:fldCharType="end"/>
      </w:r>
      <w:r w:rsidR="00827CF0">
        <w:rPr>
          <w:rFonts w:asciiTheme="minorHAnsi" w:hAnsiTheme="minorHAnsi" w:cstheme="minorHAnsi"/>
        </w:rPr>
        <w:t>. Furthermore, it has been shown that its spatiotemporal coherence strongly improve</w:t>
      </w:r>
      <w:r w:rsidR="00FF1C39">
        <w:rPr>
          <w:rFonts w:asciiTheme="minorHAnsi" w:hAnsiTheme="minorHAnsi" w:cstheme="minorHAnsi"/>
        </w:rPr>
        <w:t>s</w:t>
      </w:r>
      <w:r w:rsidR="00827CF0">
        <w:rPr>
          <w:rFonts w:asciiTheme="minorHAnsi" w:hAnsiTheme="minorHAnsi" w:cstheme="minorHAnsi"/>
        </w:rPr>
        <w:t xml:space="preserve"> its ability to separate slow blood flow from background moving tissues, therefore increasing the sensitivity to micro-vascular flow</w:t>
      </w:r>
      <w:r w:rsidR="00827CF0">
        <w:rPr>
          <w:rFonts w:asciiTheme="minorHAnsi" w:hAnsiTheme="minorHAnsi" w:cstheme="minorHAnsi"/>
        </w:rPr>
        <w:fldChar w:fldCharType="begin" w:fldLock="1"/>
      </w:r>
      <w:r w:rsidR="006611A9">
        <w:rPr>
          <w:rFonts w:asciiTheme="minorHAnsi" w:hAnsiTheme="minorHAnsi" w:cstheme="minorHAnsi"/>
        </w:rPr>
        <w:instrText>ADDIN CSL_CITATION {"citationItems":[{"id":"ITEM-1","itemData":{"DOI":"10.1109/TMI.2015.2428634","ISBN":"0278-0062 VO  - PP","ISSN":"1558254X","PMID":"25955583","abstract":"Ultrafast ultrasonic imaging is a rapidly developing field based on the unfocused transmission of plane or diverging ultrasound waves. This recent approach to ultrasound imaging leads to a large increase in raw ultrasound data available per acquisition. Bigger synchronous ultrasound imaging datasets can be exploited in order to strongly improve the discrimination between tissue and blood motion in the field of Doppler imaging. Here we propose a spatiotemporal singular value decomposition clutter rejection of ultrasonic data acquired at ultrafast frame rate. The singular value decomposition (SVD) takes benefits of the different features of tissue and blood motion in terms of spatiotemporal coherence and strongly outperforms conventional clutter rejection filters based on high pass temporal filtering. Whereas classical clutter filters operate on the temporal dimension only, SVD clutter filtering provides up to a four-dimensional approach (3D in space and 1D in time). We demonstrate the performance of SVD clutter filtering with a flow phantom study that showed an increased performance compared to other classical filters (better contrast to noise ratio with tissue motion between 1 and 10mm/s and axial blood flow as low as 2.6mm/s). SVD clutter filtering revealed previously undetected blood flows such as microvascular networks or blood flows corrupted by significant tissue or probe motion artifacts. We report in vivo applications including small animal fUltrasound brain imaging (blood flow detection limit of 0.5mm/s) and several clinical imaging cases, such as neonate brain imaging, liver or kidney Doppler imaging.","author":[{"dropping-particle":"","family":"Demené","given":"Charlie","non-dropping-particle":"","parse-names":false,"suffix":""},{"dropping-particle":"","family":"Deffieux","given":"Thomas","non-dropping-particle":"","parse-names":false,"suffix":""},{"dropping-particle":"","family":"Pernot","given":"Mathieu","non-dropping-particle":"","parse-names":false,"suffix":""},{"dropping-particle":"","family":"Osmanski","given":"Bruno Félix","non-dropping-particle":"","parse-names":false,"suffix":""},{"dropping-particle":"","family":"Biran","given":"Valérie","non-dropping-particle":"","parse-names":false,"suffix":""},{"dropping-particle":"","family":"Gennisson","given":"Jean Luc","non-dropping-particle":"","parse-names":false,"suffix":""},{"dropping-particle":"","family":"Sieu","given":"Lim Anna","non-dropping-particle":"","parse-names":false,"suffix":""},{"dropping-particle":"","family":"Bergel","given":"Antoine","non-dropping-particle":"","parse-names":false,"suffix":""},{"dropping-particle":"","family":"Franqui","given":"Stéphanie","non-dropping-particle":"","parse-names":false,"suffix":""},{"dropping-particle":"","family":"Correas","given":"Jean Michel","non-dropping-particle":"","parse-names":false,"suffix":""},{"dropping-particle":"","family":"Cohen","given":"Ivan","non-dropping-particle":"","parse-names":false,"suffix":""},{"dropping-particle":"","family":"Baud","given":"Olivier","non-dropping-particle":"","parse-names":false,"suffix":""},{"dropping-particle":"","family":"Tanter","given":"Mickael","non-dropping-particle":"","parse-names":false,"suffix":""}],"container-title":"IEEE Transactions on Medical Imaging","id":"ITEM-1","issue":"11","issued":{"date-parts":[["2015"]]},"page":"2271-2285","title":"Spatiotemporal Clutter Filtering of Ultrafast Ultrasound Data Highly Increases Doppler and fUltrasound Sensitivity","type":"article-journal","volume":"34"},"uris":["http://www.mendeley.com/documents/?uuid=021a1402-7ab5-49b4-ac17-02d92e7502af"]}],"mendeley":{"formattedCitation":"&lt;sup&gt;15&lt;/sup&gt;","plainTextFormattedCitation":"15","previouslyFormattedCitation":"&lt;sup&gt;15&lt;/sup&gt;"},"properties":{"noteIndex":0},"schema":"https://github.com/citation-style-language/schema/raw/master/csl-citation.json"}</w:instrText>
      </w:r>
      <w:r w:rsidR="00827CF0">
        <w:rPr>
          <w:rFonts w:asciiTheme="minorHAnsi" w:hAnsiTheme="minorHAnsi" w:cstheme="minorHAnsi"/>
        </w:rPr>
        <w:fldChar w:fldCharType="separate"/>
      </w:r>
      <w:r w:rsidR="00711037" w:rsidRPr="00711037">
        <w:rPr>
          <w:rFonts w:asciiTheme="minorHAnsi" w:hAnsiTheme="minorHAnsi" w:cstheme="minorHAnsi"/>
          <w:noProof/>
          <w:vertAlign w:val="superscript"/>
        </w:rPr>
        <w:t>15</w:t>
      </w:r>
      <w:r w:rsidR="00827CF0">
        <w:rPr>
          <w:rFonts w:asciiTheme="minorHAnsi" w:hAnsiTheme="minorHAnsi" w:cstheme="minorHAnsi"/>
        </w:rPr>
        <w:fldChar w:fldCharType="end"/>
      </w:r>
      <w:r w:rsidR="00827CF0" w:rsidRPr="00BE5B55">
        <w:rPr>
          <w:rFonts w:asciiTheme="minorHAnsi" w:hAnsiTheme="minorHAnsi" w:cstheme="minorHAnsi"/>
        </w:rPr>
        <w:t>.</w:t>
      </w:r>
      <w:r w:rsidR="00BE5B55" w:rsidRPr="00BE5B55">
        <w:rPr>
          <w:rFonts w:asciiTheme="minorHAnsi" w:hAnsiTheme="minorHAnsi" w:cstheme="minorHAnsi"/>
        </w:rPr>
        <w:t xml:space="preserve"> This capacity gives access to</w:t>
      </w:r>
      <w:r w:rsidR="00BE5B55">
        <w:rPr>
          <w:rFonts w:asciiTheme="minorHAnsi" w:hAnsiTheme="minorHAnsi" w:cstheme="minorHAnsi"/>
        </w:rPr>
        <w:t xml:space="preserve"> the micro vasculature of the brain in both animals</w:t>
      </w:r>
      <w:r w:rsidR="00BE5B55">
        <w:rPr>
          <w:rFonts w:asciiTheme="minorHAnsi" w:hAnsiTheme="minorHAnsi" w:cstheme="minorHAnsi"/>
        </w:rPr>
        <w:fldChar w:fldCharType="begin" w:fldLock="1"/>
      </w:r>
      <w:r w:rsidR="006611A9">
        <w:rPr>
          <w:rFonts w:asciiTheme="minorHAnsi" w:hAnsiTheme="minorHAnsi" w:cstheme="minorHAnsi"/>
        </w:rPr>
        <w:instrText>ADDIN CSL_CITATION {"citationItems":[{"id":"ITEM-1","itemData":{"DOI":"10.1016/j.neuroimage.2015.11.014","ISSN":"10959572","PMID":"26555279","abstract":"4D ultrasound microvascular imaging was demonstrated by applying ultrafast Doppler tomography (UFD-T) to the imaging of brain hemodynamics in rodents. In vivo real-time imaging of the rat brain was performed using ultrasonic plane wave transmissions at very high frame rates (18,000 frames per second). Such ultrafast frame rates allow for highly sensitive and wide-field-of-view 2D Doppler imaging of blood vessels far beyond conventional ultrasonography. Voxel anisotropy (100 ??m ?? 100 ??m ?? 500 ??m) was corrected for by using a tomographic approach, which consisted of ultrafast acquisitions repeated for different imaging plane orientations over multiple cardiac cycles. UFT-D allows for 4D dynamic microvascular imaging of deep-seated vasculature (up to 20 mm) with a very high 4D resolution (respectively 100 ??m ?? 100 ??m ?? 100 ??m and 10 ms) and high sensitivity to flow in small vessels (&gt; 1 mm/s) for a whole-brain imaging technique without requiring any contrast agent. 4D ultrasound microvascular imaging in vivo could become a valuable tool for the study of brain hemodynamics, such as cerebral flow autoregulation or vascular remodeling after ischemic stroke recovery, and, more generally, tumor vasculature response to therapeutic treatment.","author":[{"dropping-particle":"","family":"Demené","given":"Charlie","non-dropping-particle":"","parse-names":false,"suffix":""},{"dropping-particle":"","family":"Tiran","given":"Elodie","non-dropping-particle":"","parse-names":false,"suffix":""},{"dropping-particle":"","family":"Sieu","given":"Lim Anna","non-dropping-particle":"","parse-names":false,"suffix":""},{"dropping-particle":"","family":"Bergel","given":"Antoine","non-dropping-particle":"","parse-names":false,"suffix":""},{"dropping-particle":"","family":"Gennisson","given":"Jean Luc","non-dropping-particle":"","parse-names":false,"suffix":""},{"dropping-particle":"","family":"Pernot","given":"Mathieu","non-dropping-particle":"","parse-names":false,"suffix":""},{"dropping-particle":"","family":"Deffieux","given":"Thomas","non-dropping-particle":"","parse-names":false,"suffix":""},{"dropping-particle":"","family":"Cohen","given":"Ivan","non-dropping-particle":"","parse-names":false,"suffix":""},{"dropping-particle":"","family":"Tanter","given":"Mickael","non-dropping-particle":"","parse-names":false,"suffix":""}],"container-title":"NeuroImage","id":"ITEM-1","issued":{"date-parts":[["2016"]]},"page":"472-483","title":"4D microvascular imaging based on ultrafast Doppler tomography","type":"article-journal","volume":"127"},"uris":["http://www.mendeley.com/documents/?uuid=5afcdd21-92fb-4238-83a4-3856980b6c86"]}],"mendeley":{"formattedCitation":"&lt;sup&gt;16&lt;/sup&gt;","plainTextFormattedCitation":"16","previouslyFormattedCitation":"&lt;sup&gt;16&lt;/sup&gt;"},"properties":{"noteIndex":0},"schema":"https://github.com/citation-style-language/schema/raw/master/csl-citation.json"}</w:instrText>
      </w:r>
      <w:r w:rsidR="00BE5B55">
        <w:rPr>
          <w:rFonts w:asciiTheme="minorHAnsi" w:hAnsiTheme="minorHAnsi" w:cstheme="minorHAnsi"/>
        </w:rPr>
        <w:fldChar w:fldCharType="separate"/>
      </w:r>
      <w:r w:rsidR="00711037" w:rsidRPr="00711037">
        <w:rPr>
          <w:rFonts w:asciiTheme="minorHAnsi" w:hAnsiTheme="minorHAnsi" w:cstheme="minorHAnsi"/>
          <w:noProof/>
          <w:vertAlign w:val="superscript"/>
        </w:rPr>
        <w:t>16</w:t>
      </w:r>
      <w:r w:rsidR="00BE5B55">
        <w:rPr>
          <w:rFonts w:asciiTheme="minorHAnsi" w:hAnsiTheme="minorHAnsi" w:cstheme="minorHAnsi"/>
        </w:rPr>
        <w:fldChar w:fldCharType="end"/>
      </w:r>
      <w:r w:rsidR="00BE5B55">
        <w:rPr>
          <w:rFonts w:asciiTheme="minorHAnsi" w:hAnsiTheme="minorHAnsi" w:cstheme="minorHAnsi"/>
        </w:rPr>
        <w:t xml:space="preserve"> and humans</w:t>
      </w:r>
      <w:r w:rsidR="00BE5B55">
        <w:rPr>
          <w:rFonts w:asciiTheme="minorHAnsi" w:hAnsiTheme="minorHAnsi" w:cstheme="minorHAnsi"/>
        </w:rPr>
        <w:fldChar w:fldCharType="begin" w:fldLock="1"/>
      </w:r>
      <w:r w:rsidR="006611A9">
        <w:rPr>
          <w:rFonts w:asciiTheme="minorHAnsi" w:hAnsiTheme="minorHAnsi" w:cstheme="minorHAnsi"/>
        </w:rPr>
        <w:instrText>ADDIN CSL_CITATION {"citationItems":[{"id":"ITEM-1","itemData":{"DOI":"10.1038/jcbfm.2014.49","ISSN":"15597016","abstract":"In vivo mapping of the full vasculature dynamics based on Ultrafast Doppler is showed noninvasively in the challenging case of the neonatal brain. Contrary to conventional pulsed-wave (PW) Doppler Ultrasound limited for &gt;40 years to the estimation of vascular indices at a single location, the ultrafast frame rate (5,000 Hz) obtained using plane-wave transmissions leads to simultaneous estimation of full Doppler spectra in all pixels of wide field-of-view images within a single cardiac cycle and high sensitivity Doppler imaging. Consequently, 2D quantitative maps of the cerebro-vascular resistivity index (RI) are processed and found in agreement with local measurements obtained on large arteries of healthy neonates using conventional PW Doppler. Changes in 2D resistivity maps are monitored during recovery after therapeutic whole-body cooling of full-term neonates treated for hypoxic ischemic encephalopathy. Arterial and venous vessels are unambiguously differentiated on the basis of their distinct hemodynamics. The high spatial (250 × 250 μm 2) and temporal resolution (&lt;1 ms) of Ultrafast Doppler imaging combined with deep tissue penetration enable precise quantitative mapping of deep brain vascular dynamics and RI, which is far beyond the capabilities of any other imaging modality. © 2014 ISCBFM All rights reserved.","author":[{"dropping-particle":"","family":"Demené","given":"Charlie","non-dropping-particle":"","parse-names":false,"suffix":""},{"dropping-particle":"","family":"Pernot","given":"Mathieu","non-dropping-particle":"","parse-names":false,"suffix":""},{"dropping-particle":"","family":"Biran","given":"Valérie","non-dropping-particle":"","parse-names":false,"suffix":""},{"dropping-particle":"","family":"Alison","given":"Marianne","non-dropping-particle":"","parse-names":false,"suffix":""},{"dropping-particle":"","family":"Fink","given":"Mathias","non-dropping-particle":"","parse-names":false,"suffix":""},{"dropping-particle":"","family":"Baud","given":"Olivier","non-dropping-particle":"","parse-names":false,"suffix":""},{"dropping-particle":"","family":"Tanter","given":"Mickaël","non-dropping-particle":"","parse-names":false,"suffix":""}],"container-title":"Journal of Cerebral Blood Flow and Metabolism","id":"ITEM-1","issue":"6","issued":{"date-parts":[["2014"]]},"page":"1009-1017","title":"Ultrafast Doppler reveals the mapping of cerebral vascular resistivity in neonates","type":"article-journal","volume":"34"},"uris":["http://www.mendeley.com/documents/?uuid=79fb1958-e6e9-4523-8929-649d3274fab5"]}],"mendeley":{"formattedCitation":"&lt;sup&gt;17&lt;/sup&gt;","plainTextFormattedCitation":"17","previouslyFormattedCitation":"&lt;sup&gt;17&lt;/sup&gt;"},"properties":{"noteIndex":0},"schema":"https://github.com/citation-style-language/schema/raw/master/csl-citation.json"}</w:instrText>
      </w:r>
      <w:r w:rsidR="00BE5B55">
        <w:rPr>
          <w:rFonts w:asciiTheme="minorHAnsi" w:hAnsiTheme="minorHAnsi" w:cstheme="minorHAnsi"/>
        </w:rPr>
        <w:fldChar w:fldCharType="separate"/>
      </w:r>
      <w:r w:rsidR="00711037" w:rsidRPr="00711037">
        <w:rPr>
          <w:rFonts w:asciiTheme="minorHAnsi" w:hAnsiTheme="minorHAnsi" w:cstheme="minorHAnsi"/>
          <w:noProof/>
          <w:vertAlign w:val="superscript"/>
        </w:rPr>
        <w:t>17</w:t>
      </w:r>
      <w:r w:rsidR="00BE5B55">
        <w:rPr>
          <w:rFonts w:asciiTheme="minorHAnsi" w:hAnsiTheme="minorHAnsi" w:cstheme="minorHAnsi"/>
        </w:rPr>
        <w:fldChar w:fldCharType="end"/>
      </w:r>
      <w:r w:rsidR="00BE5B55">
        <w:rPr>
          <w:rFonts w:asciiTheme="minorHAnsi" w:hAnsiTheme="minorHAnsi" w:cstheme="minorHAnsi"/>
        </w:rPr>
        <w:t>.</w:t>
      </w:r>
    </w:p>
    <w:p w14:paraId="6887E5F2" w14:textId="69378C71" w:rsidR="00BE5B55" w:rsidRDefault="00BE5B55" w:rsidP="00E76BD0">
      <w:pPr>
        <w:rPr>
          <w:rFonts w:asciiTheme="minorHAnsi" w:hAnsiTheme="minorHAnsi" w:cstheme="minorHAnsi"/>
        </w:rPr>
      </w:pPr>
    </w:p>
    <w:p w14:paraId="1313BD2B" w14:textId="64C4C866" w:rsidR="00BE5B55" w:rsidRPr="00BE5B55" w:rsidRDefault="00BE5B55" w:rsidP="00E76BD0">
      <w:pPr>
        <w:rPr>
          <w:rFonts w:asciiTheme="minorHAnsi" w:hAnsiTheme="minorHAnsi" w:cstheme="minorHAnsi"/>
        </w:rPr>
      </w:pPr>
      <w:r>
        <w:rPr>
          <w:rFonts w:asciiTheme="minorHAnsi" w:hAnsiTheme="minorHAnsi" w:cstheme="minorHAnsi"/>
        </w:rPr>
        <w:t xml:space="preserve">Hence, </w:t>
      </w:r>
      <w:r w:rsidR="00E76BD0">
        <w:rPr>
          <w:rFonts w:asciiTheme="minorHAnsi" w:hAnsiTheme="minorHAnsi" w:cstheme="minorHAnsi"/>
        </w:rPr>
        <w:t>u</w:t>
      </w:r>
      <w:r>
        <w:rPr>
          <w:rFonts w:asciiTheme="minorHAnsi" w:hAnsiTheme="minorHAnsi" w:cstheme="minorHAnsi"/>
        </w:rPr>
        <w:t>ltrafast ultrasound is well suited to image blood flow in a variety of situation</w:t>
      </w:r>
      <w:r w:rsidR="00FF1C39">
        <w:rPr>
          <w:rFonts w:asciiTheme="minorHAnsi" w:hAnsiTheme="minorHAnsi" w:cstheme="minorHAnsi"/>
        </w:rPr>
        <w:t>s</w:t>
      </w:r>
      <w:r>
        <w:rPr>
          <w:rFonts w:asciiTheme="minorHAnsi" w:hAnsiTheme="minorHAnsi" w:cstheme="minorHAnsi"/>
        </w:rPr>
        <w:t>. It is restricted to soft biological tissues and will be strongly affected by the presence of hard interfaces such as bones, or gas cavity such as the lung.</w:t>
      </w:r>
      <w:r w:rsidR="009327AC">
        <w:rPr>
          <w:rFonts w:asciiTheme="minorHAnsi" w:hAnsiTheme="minorHAnsi" w:cstheme="minorHAnsi"/>
        </w:rPr>
        <w:t xml:space="preserve"> The tuning of the physical parameters of the ultrasound sequence allows the study of both slow (down to 1</w:t>
      </w:r>
      <w:r w:rsidR="00E76BD0">
        <w:rPr>
          <w:rFonts w:asciiTheme="minorHAnsi" w:hAnsiTheme="minorHAnsi" w:cstheme="minorHAnsi"/>
        </w:rPr>
        <w:t xml:space="preserve"> </w:t>
      </w:r>
      <w:r w:rsidR="009327AC">
        <w:rPr>
          <w:rFonts w:asciiTheme="minorHAnsi" w:hAnsiTheme="minorHAnsi" w:cstheme="minorHAnsi"/>
        </w:rPr>
        <w:t>mm/s</w:t>
      </w:r>
      <w:r w:rsidR="00956C0F">
        <w:rPr>
          <w:rFonts w:asciiTheme="minorHAnsi" w:hAnsiTheme="minorHAnsi" w:cstheme="minorHAnsi"/>
        </w:rPr>
        <w:fldChar w:fldCharType="begin" w:fldLock="1"/>
      </w:r>
      <w:r w:rsidR="00956C0F">
        <w:rPr>
          <w:rFonts w:asciiTheme="minorHAnsi" w:hAnsiTheme="minorHAnsi" w:cstheme="minorHAnsi"/>
        </w:rPr>
        <w:instrText>ADDIN CSL_CITATION {"citationItems":[{"id":"ITEM-1","itemData":{"DOI":"10.1109/TUFFC.2014.6689779","ISBN":"0885-3010","ISSN":"08853010","PMID":"24402899","abstract":"Although the use of ultrasonic plane-wave transmissions rather than line-per-line focused beam transmissions has been long studied in research, clinical application of this technology was only recently made possible through developments in graphical processing unit (GPU)-based platforms. Far beyond a technological breakthrough, the use of plane or diverging wave transmissions enables attainment of ultrafast frame rates (typically faster than 1000 frames per second) over a large field of view. This concept has also inspired the emergence of completely novel imaging modes which are valuable for ultrasound-based screening, diagnosis, and therapeutic monitoring. In this review article, we present the basic principles and implementation of ultrafast imaging. In particular, present and future applications of ultrafast imaging in biomedical ultrasound are illustrated and discussed.","author":[{"dropping-particle":"","family":"Tanter","given":"Mickael","non-dropping-particle":"","parse-names":false,"suffix":""},{"dropping-particle":"","family":"Fink","given":"Mathias","non-dropping-particle":"","parse-names":false,"suffix":""}],"container-title":"IEEE Transactions on Ultrasonics, Ferroelectrics, and Frequency Control","id":"ITEM-1","issue":"1","issued":{"date-parts":[["2014"]]},"page":"102-119","title":"Ultrafast imaging in biomedical ultrasound","type":"article-journal","volume":"61"},"uris":["http://www.mendeley.com/documents/?uuid=1fd7e820-e9f2-4192-bc09-a8bd5caacdc3"]}],"mendeley":{"formattedCitation":"&lt;sup&gt;11&lt;/sup&gt;","plainTextFormattedCitation":"11"},"properties":{"noteIndex":0},"schema":"https://github.com/citation-style-language/schema/raw/master/csl-citation.json"}</w:instrText>
      </w:r>
      <w:r w:rsidR="00956C0F">
        <w:rPr>
          <w:rFonts w:asciiTheme="minorHAnsi" w:hAnsiTheme="minorHAnsi" w:cstheme="minorHAnsi"/>
        </w:rPr>
        <w:fldChar w:fldCharType="separate"/>
      </w:r>
      <w:r w:rsidR="00956C0F" w:rsidRPr="00956C0F">
        <w:rPr>
          <w:rFonts w:asciiTheme="minorHAnsi" w:hAnsiTheme="minorHAnsi" w:cstheme="minorHAnsi"/>
          <w:noProof/>
          <w:vertAlign w:val="superscript"/>
        </w:rPr>
        <w:t>11</w:t>
      </w:r>
      <w:r w:rsidR="00956C0F">
        <w:rPr>
          <w:rFonts w:asciiTheme="minorHAnsi" w:hAnsiTheme="minorHAnsi" w:cstheme="minorHAnsi"/>
        </w:rPr>
        <w:fldChar w:fldCharType="end"/>
      </w:r>
      <w:r w:rsidR="00E76BD0" w:rsidRPr="00E76BD0">
        <w:rPr>
          <w:rFonts w:asciiTheme="minorHAnsi" w:hAnsiTheme="minorHAnsi" w:cstheme="minorHAnsi"/>
          <w:vertAlign w:val="superscript"/>
        </w:rPr>
        <w:t>,</w:t>
      </w:r>
      <w:r w:rsidR="006611A9">
        <w:rPr>
          <w:rFonts w:asciiTheme="minorHAnsi" w:hAnsiTheme="minorHAnsi" w:cstheme="minorHAnsi"/>
        </w:rPr>
        <w:fldChar w:fldCharType="begin" w:fldLock="1"/>
      </w:r>
      <w:r w:rsidR="00956C0F">
        <w:rPr>
          <w:rFonts w:asciiTheme="minorHAnsi" w:hAnsiTheme="minorHAnsi" w:cstheme="minorHAnsi"/>
        </w:rPr>
        <w:instrText>ADDIN CSL_CITATION {"citationItems":[{"id":"ITEM-1","itemData":{"DOI":"10.1016/j.neuroimage.2015.11.014","ISSN":"10959572","PMID":"26555279","abstract":"4D ultrasound microvascular imaging was demonstrated by applying ultrafast Doppler tomography (UFD-T) to the imaging of brain hemodynamics in rodents. In vivo real-time imaging of the rat brain was performed using ultrasonic plane wave transmissions at very high frame rates (18,000 frames per second). Such ultrafast frame rates allow for highly sensitive and wide-field-of-view 2D Doppler imaging of blood vessels far beyond conventional ultrasonography. Voxel anisotropy (100 ??m ?? 100 ??m ?? 500 ??m) was corrected for by using a tomographic approach, which consisted of ultrafast acquisitions repeated for different imaging plane orientations over multiple cardiac cycles. UFT-D allows for 4D dynamic microvascular imaging of deep-seated vasculature (up to 20 mm) with a very high 4D resolution (respectively 100 ??m ?? 100 ??m ?? 100 ??m and 10 ms) and high sensitivity to flow in small vessels (&gt; 1 mm/s) for a whole-brain imaging technique without requiring any contrast agent. 4D ultrasound microvascular imaging in vivo could become a valuable tool for the study of brain hemodynamics, such as cerebral flow autoregulation or vascular remodeling after ischemic stroke recovery, and, more generally, tumor vasculature response to therapeutic treatment.","author":[{"dropping-particle":"","family":"Demené","given":"Charlie","non-dropping-particle":"","parse-names":false,"suffix":""},{"dropping-particle":"","family":"Tiran","given":"Elodie","non-dropping-particle":"","parse-names":false,"suffix":""},{"dropping-particle":"","family":"Sieu","given":"Lim Anna","non-dropping-particle":"","parse-names":false,"suffix":""},{"dropping-particle":"","family":"Bergel","given":"Antoine","non-dropping-particle":"","parse-names":false,"suffix":""},{"dropping-particle":"","family":"Gennisson","given":"Jean Luc","non-dropping-particle":"","parse-names":false,"suffix":""},{"dropping-particle":"","family":"Pernot","given":"Mathieu","non-dropping-particle":"","parse-names":false,"suffix":""},{"dropping-particle":"","family":"Deffieux","given":"Thomas","non-dropping-particle":"","parse-names":false,"suffix":""},{"dropping-particle":"","family":"Cohen","given":"Ivan","non-dropping-particle":"","parse-names":false,"suffix":""},{"dropping-particle":"","family":"Tanter","given":"Mickael","non-dropping-particle":"","parse-names":false,"suffix":""}],"container-title":"NeuroImage","id":"ITEM-1","issued":{"date-parts":[["2016"]]},"page":"472-483","title":"4D microvascular imaging based on ultrafast Doppler tomography","type":"article-journal","volume":"127"},"uris":["http://www.mendeley.com/documents/?uuid=5afcdd21-92fb-4238-83a4-3856980b6c86"]}],"mendeley":{"formattedCitation":"&lt;sup&gt;16&lt;/sup&gt;","plainTextFormattedCitation":"16","previouslyFormattedCitation":"&lt;sup&gt;16&lt;/sup&gt;"},"properties":{"noteIndex":0},"schema":"https://github.com/citation-style-language/schema/raw/master/csl-citation.json"}</w:instrText>
      </w:r>
      <w:r w:rsidR="006611A9">
        <w:rPr>
          <w:rFonts w:asciiTheme="minorHAnsi" w:hAnsiTheme="minorHAnsi" w:cstheme="minorHAnsi"/>
        </w:rPr>
        <w:fldChar w:fldCharType="separate"/>
      </w:r>
      <w:r w:rsidR="006611A9" w:rsidRPr="006611A9">
        <w:rPr>
          <w:rFonts w:asciiTheme="minorHAnsi" w:hAnsiTheme="minorHAnsi" w:cstheme="minorHAnsi"/>
          <w:noProof/>
          <w:vertAlign w:val="superscript"/>
        </w:rPr>
        <w:t>16</w:t>
      </w:r>
      <w:r w:rsidR="006611A9">
        <w:rPr>
          <w:rFonts w:asciiTheme="minorHAnsi" w:hAnsiTheme="minorHAnsi" w:cstheme="minorHAnsi"/>
        </w:rPr>
        <w:fldChar w:fldCharType="end"/>
      </w:r>
      <w:r w:rsidR="009327AC">
        <w:rPr>
          <w:rFonts w:asciiTheme="minorHAnsi" w:hAnsiTheme="minorHAnsi" w:cstheme="minorHAnsi"/>
        </w:rPr>
        <w:t>) and fast flows (up to several m/s). A tradeoff exist</w:t>
      </w:r>
      <w:r w:rsidR="00FF1C39">
        <w:rPr>
          <w:rFonts w:asciiTheme="minorHAnsi" w:hAnsiTheme="minorHAnsi" w:cstheme="minorHAnsi"/>
        </w:rPr>
        <w:t>s</w:t>
      </w:r>
      <w:r w:rsidR="009327AC">
        <w:rPr>
          <w:rFonts w:asciiTheme="minorHAnsi" w:hAnsiTheme="minorHAnsi" w:cstheme="minorHAnsi"/>
        </w:rPr>
        <w:t xml:space="preserve"> between the spatial resolution and the depth of penetration. Typically, a resolution of 50</w:t>
      </w:r>
      <w:r w:rsidR="00E76BD0">
        <w:rPr>
          <w:rFonts w:asciiTheme="minorHAnsi" w:hAnsiTheme="minorHAnsi" w:cstheme="minorHAnsi"/>
        </w:rPr>
        <w:t xml:space="preserve"> </w:t>
      </w:r>
      <w:r w:rsidR="009327AC">
        <w:rPr>
          <w:rFonts w:asciiTheme="minorHAnsi" w:hAnsiTheme="minorHAnsi" w:cstheme="minorHAnsi"/>
        </w:rPr>
        <w:t>µm can be achieved at th</w:t>
      </w:r>
      <w:r w:rsidR="00514E3C">
        <w:rPr>
          <w:rFonts w:asciiTheme="minorHAnsi" w:hAnsiTheme="minorHAnsi" w:cstheme="minorHAnsi"/>
        </w:rPr>
        <w:t>e cost of a penetration around 5</w:t>
      </w:r>
      <w:r w:rsidR="00E76BD0">
        <w:rPr>
          <w:rFonts w:asciiTheme="minorHAnsi" w:hAnsiTheme="minorHAnsi" w:cstheme="minorHAnsi"/>
        </w:rPr>
        <w:t xml:space="preserve"> </w:t>
      </w:r>
      <w:r w:rsidR="009327AC">
        <w:rPr>
          <w:rFonts w:asciiTheme="minorHAnsi" w:hAnsiTheme="minorHAnsi" w:cstheme="minorHAnsi"/>
        </w:rPr>
        <w:t>mm. Conversely, the penetration can be extended to 15-20</w:t>
      </w:r>
      <w:r w:rsidR="00E76BD0">
        <w:rPr>
          <w:rFonts w:asciiTheme="minorHAnsi" w:hAnsiTheme="minorHAnsi" w:cstheme="minorHAnsi"/>
        </w:rPr>
        <w:t xml:space="preserve"> </w:t>
      </w:r>
      <w:r w:rsidR="009327AC">
        <w:rPr>
          <w:rFonts w:asciiTheme="minorHAnsi" w:hAnsiTheme="minorHAnsi" w:cstheme="minorHAnsi"/>
        </w:rPr>
        <w:t>cm at the cost of a resolution of 1</w:t>
      </w:r>
      <w:r w:rsidR="00E76BD0">
        <w:rPr>
          <w:rFonts w:asciiTheme="minorHAnsi" w:hAnsiTheme="minorHAnsi" w:cstheme="minorHAnsi"/>
        </w:rPr>
        <w:t xml:space="preserve"> </w:t>
      </w:r>
      <w:r w:rsidR="009327AC">
        <w:rPr>
          <w:rFonts w:asciiTheme="minorHAnsi" w:hAnsiTheme="minorHAnsi" w:cstheme="minorHAnsi"/>
        </w:rPr>
        <w:t>mm. It</w:t>
      </w:r>
      <w:r w:rsidR="00FF1C39">
        <w:rPr>
          <w:rFonts w:asciiTheme="minorHAnsi" w:hAnsiTheme="minorHAnsi" w:cstheme="minorHAnsi"/>
        </w:rPr>
        <w:t xml:space="preserve"> is</w:t>
      </w:r>
      <w:r w:rsidR="009327AC">
        <w:rPr>
          <w:rFonts w:asciiTheme="minorHAnsi" w:hAnsiTheme="minorHAnsi" w:cstheme="minorHAnsi"/>
        </w:rPr>
        <w:t xml:space="preserve"> worth noti</w:t>
      </w:r>
      <w:r w:rsidR="00FF1C39">
        <w:rPr>
          <w:rFonts w:asciiTheme="minorHAnsi" w:hAnsiTheme="minorHAnsi" w:cstheme="minorHAnsi"/>
        </w:rPr>
        <w:t>ng</w:t>
      </w:r>
      <w:r w:rsidR="009327AC">
        <w:rPr>
          <w:rFonts w:asciiTheme="minorHAnsi" w:hAnsiTheme="minorHAnsi" w:cstheme="minorHAnsi"/>
        </w:rPr>
        <w:t xml:space="preserve"> that most ultrafast scanners such as the one used in this article only provide 2D images</w:t>
      </w:r>
      <w:r w:rsidR="00196AF7">
        <w:rPr>
          <w:rFonts w:asciiTheme="minorHAnsi" w:hAnsiTheme="minorHAnsi" w:cstheme="minorHAnsi"/>
        </w:rPr>
        <w:t>.</w:t>
      </w:r>
    </w:p>
    <w:p w14:paraId="59336B99" w14:textId="306249C7" w:rsidR="00EA423C" w:rsidRDefault="00EA423C" w:rsidP="00E76BD0">
      <w:pPr>
        <w:rPr>
          <w:rFonts w:asciiTheme="minorHAnsi" w:hAnsiTheme="minorHAnsi" w:cstheme="minorHAnsi"/>
        </w:rPr>
      </w:pPr>
    </w:p>
    <w:p w14:paraId="45B529DD" w14:textId="7AEBB112" w:rsidR="009327AC" w:rsidRPr="00BE5B55" w:rsidRDefault="009327AC" w:rsidP="00E76BD0">
      <w:pPr>
        <w:rPr>
          <w:rFonts w:asciiTheme="minorHAnsi" w:hAnsiTheme="minorHAnsi" w:cstheme="minorHAnsi"/>
        </w:rPr>
      </w:pPr>
      <w:r>
        <w:rPr>
          <w:rFonts w:asciiTheme="minorHAnsi" w:hAnsiTheme="minorHAnsi" w:cstheme="minorHAnsi"/>
        </w:rPr>
        <w:t xml:space="preserve">Here, we propose a simple protocol to introduce the concept of Ultrafast Doppler imaging, using a programmable research ultrasound scanner and Doppler phantom mimicking a </w:t>
      </w:r>
      <w:r w:rsidR="00196AF7">
        <w:rPr>
          <w:rFonts w:asciiTheme="minorHAnsi" w:hAnsiTheme="minorHAnsi" w:cstheme="minorHAnsi"/>
        </w:rPr>
        <w:t xml:space="preserve">vessel (artery or vein) </w:t>
      </w:r>
      <w:r>
        <w:rPr>
          <w:rFonts w:asciiTheme="minorHAnsi" w:hAnsiTheme="minorHAnsi" w:cstheme="minorHAnsi"/>
        </w:rPr>
        <w:t>embedded in biological tissue.</w:t>
      </w:r>
    </w:p>
    <w:p w14:paraId="237AD7DD" w14:textId="77777777" w:rsidR="00D15131" w:rsidRPr="00BE5B55" w:rsidRDefault="00D15131" w:rsidP="00E76BD0">
      <w:pPr>
        <w:rPr>
          <w:rFonts w:asciiTheme="minorHAnsi" w:hAnsiTheme="minorHAnsi" w:cstheme="minorHAnsi"/>
          <w:b/>
        </w:rPr>
      </w:pPr>
    </w:p>
    <w:p w14:paraId="105092BC" w14:textId="09F00BB5" w:rsidR="00001169" w:rsidRDefault="006305D7" w:rsidP="00E76BD0">
      <w:pPr>
        <w:rPr>
          <w:rFonts w:asciiTheme="minorHAnsi" w:hAnsiTheme="minorHAnsi" w:cstheme="minorHAnsi"/>
          <w:b/>
        </w:rPr>
      </w:pPr>
      <w:r w:rsidRPr="00BE5B55">
        <w:rPr>
          <w:rFonts w:asciiTheme="minorHAnsi" w:hAnsiTheme="minorHAnsi" w:cstheme="minorHAnsi"/>
          <w:b/>
        </w:rPr>
        <w:t>PROTOCOL:</w:t>
      </w:r>
    </w:p>
    <w:p w14:paraId="58FDCDCF" w14:textId="57AA8447" w:rsidR="00D220F1" w:rsidRDefault="00D220F1" w:rsidP="00E76BD0">
      <w:pPr>
        <w:pStyle w:val="Heading2"/>
      </w:pPr>
    </w:p>
    <w:p w14:paraId="4ED649C2" w14:textId="771F67E7" w:rsidR="00E76BD0" w:rsidRDefault="00D220F1" w:rsidP="00E76BD0">
      <w:pPr>
        <w:pStyle w:val="Heading2"/>
        <w:numPr>
          <w:ilvl w:val="0"/>
          <w:numId w:val="29"/>
        </w:numPr>
        <w:ind w:left="0" w:firstLine="0"/>
      </w:pPr>
      <w:r>
        <w:t>Doppler phantom preparation</w:t>
      </w:r>
      <w:r w:rsidR="00F6149C">
        <w:t xml:space="preserve"> setup </w:t>
      </w:r>
      <w:r w:rsidR="00B51E9B">
        <w:t>(</w:t>
      </w:r>
      <w:r w:rsidR="00E76BD0" w:rsidRPr="00E76BD0">
        <w:t>Figure</w:t>
      </w:r>
      <w:r w:rsidR="00F6149C">
        <w:t xml:space="preserve"> </w:t>
      </w:r>
      <w:r w:rsidR="00196AF7">
        <w:t>2</w:t>
      </w:r>
      <w:r w:rsidR="00F6149C">
        <w:t>A)</w:t>
      </w:r>
    </w:p>
    <w:p w14:paraId="0AE210B1" w14:textId="77777777" w:rsidR="00E76BD0" w:rsidRPr="00E76BD0" w:rsidRDefault="00E76BD0" w:rsidP="00E76BD0"/>
    <w:p w14:paraId="0F72DBC7" w14:textId="5AB33C48" w:rsidR="00D220F1" w:rsidRDefault="00D220F1" w:rsidP="00E76BD0">
      <w:pPr>
        <w:pStyle w:val="ListParagraph"/>
        <w:numPr>
          <w:ilvl w:val="1"/>
          <w:numId w:val="29"/>
        </w:numPr>
        <w:ind w:left="0" w:firstLine="0"/>
      </w:pPr>
      <w:r>
        <w:lastRenderedPageBreak/>
        <w:t xml:space="preserve">Connect the peristaltic pump, the blood mimicking fluid reservoir, the pulse </w:t>
      </w:r>
      <w:proofErr w:type="gramStart"/>
      <w:r>
        <w:t>dampener</w:t>
      </w:r>
      <w:proofErr w:type="gramEnd"/>
      <w:r>
        <w:t xml:space="preserve"> and the Doppler flow phantom with the plastic tubes.</w:t>
      </w:r>
    </w:p>
    <w:p w14:paraId="291C86DA" w14:textId="77777777" w:rsidR="00E76BD0" w:rsidRDefault="00E76BD0" w:rsidP="00E76BD0">
      <w:pPr>
        <w:pStyle w:val="ListParagraph"/>
        <w:ind w:left="0"/>
      </w:pPr>
    </w:p>
    <w:p w14:paraId="24F3EEE3" w14:textId="4485741B" w:rsidR="00D220F1" w:rsidRDefault="00D220F1" w:rsidP="00E76BD0">
      <w:pPr>
        <w:pStyle w:val="ListParagraph"/>
        <w:numPr>
          <w:ilvl w:val="1"/>
          <w:numId w:val="29"/>
        </w:numPr>
        <w:ind w:left="0" w:firstLine="0"/>
      </w:pPr>
      <w:r>
        <w:t xml:space="preserve">Choose </w:t>
      </w:r>
      <w:r w:rsidR="00B13D49">
        <w:t>the canal with a 4</w:t>
      </w:r>
      <w:r w:rsidR="00E76BD0">
        <w:t xml:space="preserve"> </w:t>
      </w:r>
      <w:r w:rsidR="00B13D49">
        <w:t>mm</w:t>
      </w:r>
      <w:r>
        <w:t xml:space="preserve"> diameter</w:t>
      </w:r>
      <w:r w:rsidR="00B13D49">
        <w:t>.</w:t>
      </w:r>
    </w:p>
    <w:p w14:paraId="5AF038C4" w14:textId="77777777" w:rsidR="00E76BD0" w:rsidRDefault="00E76BD0" w:rsidP="00E76BD0">
      <w:pPr>
        <w:pStyle w:val="ListParagraph"/>
        <w:ind w:left="0"/>
      </w:pPr>
    </w:p>
    <w:p w14:paraId="3E50AC81" w14:textId="32FA3788" w:rsidR="00D220F1" w:rsidRDefault="00D220F1" w:rsidP="00E76BD0">
      <w:pPr>
        <w:pStyle w:val="ListParagraph"/>
        <w:numPr>
          <w:ilvl w:val="1"/>
          <w:numId w:val="29"/>
        </w:numPr>
        <w:ind w:left="0" w:firstLine="0"/>
      </w:pPr>
      <w:r>
        <w:t xml:space="preserve">Program the pump to eject 720 mL/min of fluid </w:t>
      </w:r>
      <w:r w:rsidR="00E76BD0">
        <w:t>for</w:t>
      </w:r>
      <w:r>
        <w:t xml:space="preserve"> 0.3</w:t>
      </w:r>
      <w:r w:rsidR="00E76BD0">
        <w:t xml:space="preserve"> </w:t>
      </w:r>
      <w:r>
        <w:t xml:space="preserve">s and then to </w:t>
      </w:r>
      <w:r w:rsidR="00E76BD0">
        <w:t xml:space="preserve">eject </w:t>
      </w:r>
      <w:r>
        <w:t>50</w:t>
      </w:r>
      <w:r w:rsidR="00E76BD0">
        <w:t xml:space="preserve"> </w:t>
      </w:r>
      <w:r>
        <w:t xml:space="preserve">mL/min </w:t>
      </w:r>
      <w:r w:rsidR="00E76BD0">
        <w:t>for</w:t>
      </w:r>
      <w:r>
        <w:t xml:space="preserve"> 0.7</w:t>
      </w:r>
      <w:r w:rsidR="00E76BD0">
        <w:t xml:space="preserve"> </w:t>
      </w:r>
      <w:r>
        <w:t>s</w:t>
      </w:r>
      <w:r w:rsidR="00AF26FF">
        <w:t xml:space="preserve"> to respectively mimic the systole and diastole cardiac phases</w:t>
      </w:r>
    </w:p>
    <w:p w14:paraId="3BE68483" w14:textId="77777777" w:rsidR="00E76BD0" w:rsidRDefault="00E76BD0" w:rsidP="00E76BD0">
      <w:pPr>
        <w:pStyle w:val="ListParagraph"/>
        <w:ind w:left="0"/>
      </w:pPr>
    </w:p>
    <w:p w14:paraId="01AE420B" w14:textId="1734C7ED" w:rsidR="00665B2D" w:rsidRDefault="00427187" w:rsidP="00E76BD0">
      <w:pPr>
        <w:pStyle w:val="ListParagraph"/>
        <w:numPr>
          <w:ilvl w:val="1"/>
          <w:numId w:val="29"/>
        </w:numPr>
        <w:ind w:left="0" w:firstLine="0"/>
      </w:pPr>
      <w:r>
        <w:t>Run the pump and gently shake the pipes to expel potential air bubbles.</w:t>
      </w:r>
    </w:p>
    <w:p w14:paraId="7CB77214" w14:textId="77777777" w:rsidR="00665B2D" w:rsidRDefault="00665B2D" w:rsidP="00E76BD0"/>
    <w:p w14:paraId="5EE68D36" w14:textId="720674B0" w:rsidR="00665B2D" w:rsidRPr="00D220F1" w:rsidRDefault="00665B2D" w:rsidP="00E76BD0">
      <w:r>
        <w:t xml:space="preserve">NOTE: The operator can choose a different canal diameter and different pump rate but will have to ensure that the ultrasound sequence is fast enough to acquire the fastest flow velocities. Eq. 3 presented later can help to design the sequence. </w:t>
      </w:r>
    </w:p>
    <w:p w14:paraId="762C4D4C" w14:textId="6CB139BE" w:rsidR="00D220F1" w:rsidRDefault="00D220F1" w:rsidP="00E76BD0"/>
    <w:p w14:paraId="29F2F2FB" w14:textId="3F48B61C" w:rsidR="00E76BD0" w:rsidRDefault="00D220F1" w:rsidP="00E76BD0">
      <w:pPr>
        <w:pStyle w:val="Heading2"/>
        <w:numPr>
          <w:ilvl w:val="0"/>
          <w:numId w:val="29"/>
        </w:numPr>
        <w:ind w:left="0" w:firstLine="0"/>
      </w:pPr>
      <w:r>
        <w:t>Ultrafast ultrasound scanner setup</w:t>
      </w:r>
      <w:r w:rsidR="00BE3235">
        <w:t xml:space="preserve"> </w:t>
      </w:r>
      <w:r w:rsidR="00B51E9B">
        <w:t>(</w:t>
      </w:r>
      <w:r w:rsidR="00E76BD0" w:rsidRPr="00E76BD0">
        <w:t>Figure</w:t>
      </w:r>
      <w:r w:rsidR="00BE3235">
        <w:t xml:space="preserve"> </w:t>
      </w:r>
      <w:r w:rsidR="00196AF7">
        <w:t>2</w:t>
      </w:r>
      <w:r w:rsidR="00BE3235">
        <w:t>A)</w:t>
      </w:r>
    </w:p>
    <w:p w14:paraId="637F2D75" w14:textId="77777777" w:rsidR="00E76BD0" w:rsidRPr="00E76BD0" w:rsidRDefault="00E76BD0" w:rsidP="00E76BD0"/>
    <w:p w14:paraId="21C131AB" w14:textId="2DFC374E" w:rsidR="00F161DC" w:rsidRDefault="00192C39" w:rsidP="00E76BD0">
      <w:pPr>
        <w:pStyle w:val="ListParagraph"/>
        <w:numPr>
          <w:ilvl w:val="1"/>
          <w:numId w:val="29"/>
        </w:numPr>
        <w:ind w:left="0" w:firstLine="0"/>
      </w:pPr>
      <w:r>
        <w:t>Connect the ultrafast-enabled research scanner to the host com</w:t>
      </w:r>
      <w:r w:rsidR="00F161DC">
        <w:t>puter with the PCI express link.</w:t>
      </w:r>
    </w:p>
    <w:p w14:paraId="3FE269D4" w14:textId="77777777" w:rsidR="00E76BD0" w:rsidRPr="00192C39" w:rsidRDefault="00E76BD0" w:rsidP="00E76BD0">
      <w:pPr>
        <w:pStyle w:val="ListParagraph"/>
        <w:ind w:left="0"/>
      </w:pPr>
    </w:p>
    <w:p w14:paraId="4C531C98" w14:textId="4555F413" w:rsidR="00192C39" w:rsidRDefault="00B13D49" w:rsidP="00E76BD0">
      <w:pPr>
        <w:pStyle w:val="ListParagraph"/>
        <w:numPr>
          <w:ilvl w:val="1"/>
          <w:numId w:val="29"/>
        </w:numPr>
        <w:ind w:left="0" w:firstLine="0"/>
      </w:pPr>
      <w:r>
        <w:t>Change the transducer adapter on the ultrasound scanner to match the probe connector, then connect the probe.</w:t>
      </w:r>
    </w:p>
    <w:p w14:paraId="0D814AC2" w14:textId="77777777" w:rsidR="00E76BD0" w:rsidRDefault="00E76BD0" w:rsidP="00E76BD0">
      <w:pPr>
        <w:pStyle w:val="ListParagraph"/>
        <w:ind w:left="0"/>
      </w:pPr>
    </w:p>
    <w:p w14:paraId="69F53EDF" w14:textId="2679D888" w:rsidR="00F161DC" w:rsidRDefault="00F161DC" w:rsidP="00E76BD0">
      <w:pPr>
        <w:pStyle w:val="ListParagraph"/>
        <w:numPr>
          <w:ilvl w:val="1"/>
          <w:numId w:val="29"/>
        </w:numPr>
        <w:ind w:left="0" w:firstLine="0"/>
      </w:pPr>
      <w:r>
        <w:t xml:space="preserve">Run </w:t>
      </w:r>
      <w:proofErr w:type="spellStart"/>
      <w:r>
        <w:t>Matlab</w:t>
      </w:r>
      <w:proofErr w:type="spellEnd"/>
      <w:r>
        <w:t xml:space="preserve"> and activate</w:t>
      </w:r>
      <w:r w:rsidR="00BE3235">
        <w:t xml:space="preserve"> the ultrasound scanner license</w:t>
      </w:r>
      <w:r w:rsidR="00E76BD0">
        <w:t>.</w:t>
      </w:r>
    </w:p>
    <w:p w14:paraId="4D113857" w14:textId="72AD8890" w:rsidR="00D220F1" w:rsidRDefault="00D220F1" w:rsidP="00E76BD0"/>
    <w:p w14:paraId="065CE30B" w14:textId="3E3DECDE" w:rsidR="0073537F" w:rsidRDefault="0073537F" w:rsidP="00E76BD0">
      <w:r>
        <w:t xml:space="preserve">NOTE: This section and the following implicitly assume the use of a </w:t>
      </w:r>
      <w:proofErr w:type="spellStart"/>
      <w:r>
        <w:t>Verasonics</w:t>
      </w:r>
      <w:proofErr w:type="spellEnd"/>
      <w:r>
        <w:t xml:space="preserve"> Vantage system.</w:t>
      </w:r>
    </w:p>
    <w:p w14:paraId="33B36345" w14:textId="77777777" w:rsidR="0073537F" w:rsidRDefault="0073537F" w:rsidP="00E76BD0"/>
    <w:p w14:paraId="5400262F" w14:textId="395E279A" w:rsidR="00D220F1" w:rsidRDefault="00D220F1" w:rsidP="00E76BD0">
      <w:pPr>
        <w:pStyle w:val="Heading2"/>
        <w:numPr>
          <w:ilvl w:val="0"/>
          <w:numId w:val="29"/>
        </w:numPr>
        <w:ind w:left="0" w:firstLine="0"/>
      </w:pPr>
      <w:r>
        <w:t>Ultr</w:t>
      </w:r>
      <w:r w:rsidR="00427187">
        <w:t xml:space="preserve">asound </w:t>
      </w:r>
      <w:r>
        <w:t>sequence programming</w:t>
      </w:r>
    </w:p>
    <w:p w14:paraId="6C2215C9" w14:textId="77777777" w:rsidR="00E76BD0" w:rsidRPr="00E76BD0" w:rsidRDefault="00E76BD0" w:rsidP="00E76BD0"/>
    <w:p w14:paraId="394B0EB6" w14:textId="498DA20C" w:rsidR="009478C3" w:rsidRDefault="008114A5" w:rsidP="00E76BD0">
      <w:pPr>
        <w:pStyle w:val="ListParagraph"/>
        <w:numPr>
          <w:ilvl w:val="1"/>
          <w:numId w:val="29"/>
        </w:numPr>
        <w:ind w:left="0" w:firstLine="0"/>
      </w:pPr>
      <w:r>
        <w:t>Using the examples scripts, design a conventional</w:t>
      </w:r>
      <w:r w:rsidR="00427187">
        <w:t xml:space="preserve"> focused</w:t>
      </w:r>
      <w:r>
        <w:t xml:space="preserve"> “B-Mode” (i.e</w:t>
      </w:r>
      <w:r w:rsidR="00E76BD0">
        <w:t>.,</w:t>
      </w:r>
      <w:r>
        <w:t xml:space="preserve"> echography) sequence that will be used for probe positioning. </w:t>
      </w:r>
    </w:p>
    <w:p w14:paraId="454F4FCA" w14:textId="77777777" w:rsidR="00E76BD0" w:rsidRDefault="00E76BD0" w:rsidP="00E76BD0">
      <w:pPr>
        <w:pStyle w:val="ListParagraph"/>
        <w:ind w:left="0"/>
      </w:pPr>
    </w:p>
    <w:p w14:paraId="41E844D9" w14:textId="58CF17D9" w:rsidR="009478C3" w:rsidRDefault="008114A5" w:rsidP="00E76BD0">
      <w:pPr>
        <w:pStyle w:val="ListParagraph"/>
        <w:numPr>
          <w:ilvl w:val="2"/>
          <w:numId w:val="29"/>
        </w:numPr>
        <w:ind w:left="0" w:firstLine="0"/>
      </w:pPr>
      <w:r>
        <w:t>Set the imaging depth to 50</w:t>
      </w:r>
      <w:r w:rsidR="00E76BD0">
        <w:t xml:space="preserve"> </w:t>
      </w:r>
      <w:r>
        <w:t>mm</w:t>
      </w:r>
      <w:r w:rsidR="009478C3">
        <w:t xml:space="preserve">. </w:t>
      </w:r>
    </w:p>
    <w:p w14:paraId="3B0E1733" w14:textId="77777777" w:rsidR="00E76BD0" w:rsidRDefault="00E76BD0" w:rsidP="00E76BD0">
      <w:pPr>
        <w:pStyle w:val="ListParagraph"/>
        <w:ind w:left="0"/>
      </w:pPr>
    </w:p>
    <w:p w14:paraId="21DEE973" w14:textId="7BDD309C" w:rsidR="008114A5" w:rsidRDefault="009478C3" w:rsidP="00E76BD0">
      <w:pPr>
        <w:pStyle w:val="ListParagraph"/>
        <w:numPr>
          <w:ilvl w:val="2"/>
          <w:numId w:val="29"/>
        </w:numPr>
        <w:ind w:left="0" w:firstLine="0"/>
      </w:pPr>
      <w:r>
        <w:t xml:space="preserve">Set </w:t>
      </w:r>
      <w:r w:rsidR="008114A5">
        <w:t>the focal depth to 35</w:t>
      </w:r>
      <w:r w:rsidR="00E76BD0">
        <w:t xml:space="preserve"> </w:t>
      </w:r>
      <w:r w:rsidR="008114A5">
        <w:t>mm.</w:t>
      </w:r>
    </w:p>
    <w:p w14:paraId="5E4B8780" w14:textId="77777777" w:rsidR="00E76BD0" w:rsidRPr="008114A5" w:rsidRDefault="00E76BD0" w:rsidP="00E76BD0">
      <w:pPr>
        <w:pStyle w:val="ListParagraph"/>
        <w:ind w:left="0"/>
      </w:pPr>
    </w:p>
    <w:p w14:paraId="126148D1" w14:textId="30E65B86" w:rsidR="00E76BD0" w:rsidRDefault="00F161DC" w:rsidP="00E76BD0">
      <w:pPr>
        <w:pStyle w:val="ListParagraph"/>
        <w:numPr>
          <w:ilvl w:val="1"/>
          <w:numId w:val="29"/>
        </w:numPr>
        <w:ind w:left="0" w:firstLine="0"/>
      </w:pPr>
      <w:r>
        <w:t>Using the examples scripts, design an ultrafast ultrasound sequence</w:t>
      </w:r>
      <w:r w:rsidR="009478C3">
        <w:t>.</w:t>
      </w:r>
      <w:r>
        <w:t xml:space="preserve"> </w:t>
      </w:r>
    </w:p>
    <w:p w14:paraId="1051FF18" w14:textId="77777777" w:rsidR="00E76BD0" w:rsidRDefault="00E76BD0" w:rsidP="00E76BD0">
      <w:pPr>
        <w:pStyle w:val="ListParagraph"/>
        <w:ind w:left="0"/>
      </w:pPr>
    </w:p>
    <w:p w14:paraId="5F469657" w14:textId="3C849767" w:rsidR="00E76BD0" w:rsidRDefault="009478C3" w:rsidP="00E76BD0">
      <w:pPr>
        <w:pStyle w:val="ListParagraph"/>
        <w:numPr>
          <w:ilvl w:val="2"/>
          <w:numId w:val="29"/>
        </w:numPr>
        <w:ind w:left="0" w:firstLine="0"/>
      </w:pPr>
      <w:r>
        <w:t xml:space="preserve">Set the </w:t>
      </w:r>
      <w:r w:rsidR="008114A5">
        <w:t xml:space="preserve">imaging depth </w:t>
      </w:r>
      <w:r>
        <w:t>to</w:t>
      </w:r>
      <w:r w:rsidR="008114A5">
        <w:t xml:space="preserve"> 50</w:t>
      </w:r>
      <w:r w:rsidR="00E76BD0">
        <w:t xml:space="preserve"> </w:t>
      </w:r>
      <w:r w:rsidR="008114A5">
        <w:t>mm</w:t>
      </w:r>
      <w:r w:rsidR="00E76BD0">
        <w:t>.</w:t>
      </w:r>
    </w:p>
    <w:p w14:paraId="2CE97E07" w14:textId="77777777" w:rsidR="00E76BD0" w:rsidRDefault="00E76BD0" w:rsidP="00E76BD0">
      <w:pPr>
        <w:pStyle w:val="ListParagraph"/>
        <w:ind w:left="0"/>
      </w:pPr>
    </w:p>
    <w:p w14:paraId="245E8A67" w14:textId="77777777" w:rsidR="00E76BD0" w:rsidRDefault="009478C3" w:rsidP="00E76BD0">
      <w:pPr>
        <w:pStyle w:val="ListParagraph"/>
        <w:numPr>
          <w:ilvl w:val="2"/>
          <w:numId w:val="29"/>
        </w:numPr>
        <w:ind w:left="0" w:firstLine="0"/>
      </w:pPr>
      <w:r>
        <w:t xml:space="preserve">Program </w:t>
      </w:r>
      <w:r w:rsidR="00F161DC">
        <w:t>3 tilted plane-waves</w:t>
      </w:r>
      <w:r>
        <w:t xml:space="preserve"> at [-3,0,3] degree</w:t>
      </w:r>
      <w:r w:rsidR="00E76BD0">
        <w:t>.</w:t>
      </w:r>
    </w:p>
    <w:p w14:paraId="40B3BA07" w14:textId="671ED1AB" w:rsidR="009478C3" w:rsidRDefault="009478C3" w:rsidP="00E76BD0">
      <w:pPr>
        <w:pStyle w:val="ListParagraph"/>
        <w:ind w:left="0"/>
      </w:pPr>
      <w:r>
        <w:t xml:space="preserve"> </w:t>
      </w:r>
    </w:p>
    <w:p w14:paraId="7ECDF8C4" w14:textId="0A0D8BC3" w:rsidR="009478C3" w:rsidRDefault="009478C3" w:rsidP="00E76BD0">
      <w:pPr>
        <w:pStyle w:val="ListParagraph"/>
        <w:numPr>
          <w:ilvl w:val="2"/>
          <w:numId w:val="29"/>
        </w:numPr>
        <w:ind w:left="0" w:firstLine="0"/>
      </w:pPr>
      <w:r>
        <w:t xml:space="preserve">Set the </w:t>
      </w:r>
      <w:r w:rsidR="008114A5">
        <w:t>pulse repetition frequency</w:t>
      </w:r>
      <w:r w:rsidR="00D97412">
        <w:t xml:space="preserve"> (PRF)</w:t>
      </w:r>
      <w:r w:rsidR="008114A5">
        <w:t xml:space="preserve"> </w:t>
      </w:r>
      <w:r>
        <w:t>to 12 kHz</w:t>
      </w:r>
      <w:r w:rsidR="00E76BD0">
        <w:t>.</w:t>
      </w:r>
    </w:p>
    <w:p w14:paraId="3269798A" w14:textId="77777777" w:rsidR="00E76BD0" w:rsidRDefault="00E76BD0" w:rsidP="00E76BD0">
      <w:pPr>
        <w:pStyle w:val="ListParagraph"/>
        <w:ind w:left="0"/>
      </w:pPr>
    </w:p>
    <w:p w14:paraId="4CA10E46" w14:textId="6164265E" w:rsidR="009478C3" w:rsidRDefault="009478C3" w:rsidP="00E76BD0">
      <w:pPr>
        <w:pStyle w:val="ListParagraph"/>
        <w:numPr>
          <w:ilvl w:val="2"/>
          <w:numId w:val="29"/>
        </w:numPr>
        <w:ind w:left="0" w:firstLine="0"/>
      </w:pPr>
      <w:r>
        <w:t xml:space="preserve">Use </w:t>
      </w:r>
      <w:r w:rsidR="008114A5">
        <w:t xml:space="preserve">4 half-cycles </w:t>
      </w:r>
      <w:r>
        <w:t xml:space="preserve">for the ultrasound waveform, with a center frequency </w:t>
      </w:r>
      <w:r w:rsidR="00196AF7">
        <w:t>depending o</w:t>
      </w:r>
      <w:r w:rsidR="00E76BD0">
        <w:t>n</w:t>
      </w:r>
      <w:r w:rsidR="00196AF7">
        <w:t xml:space="preserve"> the </w:t>
      </w:r>
      <w:r w:rsidR="00196AF7">
        <w:lastRenderedPageBreak/>
        <w:t>probe used</w:t>
      </w:r>
      <w:r>
        <w:t>.</w:t>
      </w:r>
      <w:r w:rsidR="00FF33AD">
        <w:t xml:space="preserve"> A center frequency of 5.2</w:t>
      </w:r>
      <w:r w:rsidR="00E76BD0">
        <w:t xml:space="preserve"> </w:t>
      </w:r>
      <w:r w:rsidR="00FF33AD">
        <w:t>MHz is assumed here.</w:t>
      </w:r>
    </w:p>
    <w:p w14:paraId="0ACC3C6E" w14:textId="77777777" w:rsidR="00E76BD0" w:rsidRDefault="00E76BD0" w:rsidP="00E76BD0">
      <w:pPr>
        <w:pStyle w:val="ListParagraph"/>
        <w:ind w:left="0"/>
      </w:pPr>
    </w:p>
    <w:p w14:paraId="4B6572DA" w14:textId="35242087" w:rsidR="00D220F1" w:rsidRDefault="009478C3" w:rsidP="00E76BD0">
      <w:pPr>
        <w:pStyle w:val="ListParagraph"/>
        <w:numPr>
          <w:ilvl w:val="2"/>
          <w:numId w:val="29"/>
        </w:numPr>
        <w:ind w:left="0" w:firstLine="0"/>
      </w:pPr>
      <w:r>
        <w:t xml:space="preserve">Set the total </w:t>
      </w:r>
      <w:r w:rsidR="008114A5">
        <w:t xml:space="preserve">duration </w:t>
      </w:r>
      <w:r>
        <w:t xml:space="preserve">to </w:t>
      </w:r>
      <w:r w:rsidR="008114A5">
        <w:t>1</w:t>
      </w:r>
      <w:r w:rsidR="00E76BD0">
        <w:t xml:space="preserve"> </w:t>
      </w:r>
      <w:r w:rsidR="008114A5">
        <w:t>s.</w:t>
      </w:r>
    </w:p>
    <w:p w14:paraId="4FB4CFF3" w14:textId="77777777" w:rsidR="00F161DC" w:rsidRDefault="00F161DC" w:rsidP="00E76BD0"/>
    <w:p w14:paraId="6A3ADC2C" w14:textId="4D1F48FD" w:rsidR="00E76BD0" w:rsidRDefault="00D220F1" w:rsidP="00E76BD0">
      <w:pPr>
        <w:pStyle w:val="Heading2"/>
        <w:numPr>
          <w:ilvl w:val="0"/>
          <w:numId w:val="29"/>
        </w:numPr>
        <w:ind w:left="0" w:firstLine="0"/>
      </w:pPr>
      <w:r>
        <w:t>Probe positioning and data acquisition</w:t>
      </w:r>
    </w:p>
    <w:p w14:paraId="443FE921" w14:textId="77777777" w:rsidR="00E76BD0" w:rsidRPr="00E76BD0" w:rsidRDefault="00E76BD0" w:rsidP="00E76BD0"/>
    <w:p w14:paraId="50724592" w14:textId="46667CD7" w:rsidR="009015A2" w:rsidRDefault="00333A16" w:rsidP="00E76BD0">
      <w:pPr>
        <w:pStyle w:val="ListParagraph"/>
        <w:numPr>
          <w:ilvl w:val="1"/>
          <w:numId w:val="29"/>
        </w:numPr>
        <w:ind w:left="0" w:firstLine="0"/>
      </w:pPr>
      <w:r>
        <w:t>Apply ultrasound gel on the probe’s lens.</w:t>
      </w:r>
    </w:p>
    <w:p w14:paraId="64D021D7" w14:textId="77777777" w:rsidR="00E76BD0" w:rsidRDefault="00E76BD0" w:rsidP="00E76BD0">
      <w:pPr>
        <w:pStyle w:val="ListParagraph"/>
        <w:ind w:left="0"/>
      </w:pPr>
    </w:p>
    <w:p w14:paraId="2D1732E4" w14:textId="471E8D45" w:rsidR="00427187" w:rsidRDefault="00427187" w:rsidP="00E76BD0">
      <w:pPr>
        <w:pStyle w:val="ListParagraph"/>
        <w:numPr>
          <w:ilvl w:val="1"/>
          <w:numId w:val="29"/>
        </w:numPr>
        <w:ind w:left="0" w:firstLine="0"/>
      </w:pPr>
      <w:r>
        <w:t xml:space="preserve">Place the probe on the phantom and launch the B-Mode ultrasound sequence. </w:t>
      </w:r>
    </w:p>
    <w:p w14:paraId="7A1E790A" w14:textId="77777777" w:rsidR="00E76BD0" w:rsidRDefault="00E76BD0" w:rsidP="00E76BD0">
      <w:pPr>
        <w:pStyle w:val="ListParagraph"/>
        <w:ind w:left="0"/>
      </w:pPr>
    </w:p>
    <w:p w14:paraId="2032AE6A" w14:textId="041DE6D6" w:rsidR="00427187" w:rsidRDefault="00427187" w:rsidP="00E76BD0">
      <w:pPr>
        <w:pStyle w:val="ListParagraph"/>
        <w:numPr>
          <w:ilvl w:val="1"/>
          <w:numId w:val="29"/>
        </w:numPr>
        <w:ind w:left="0" w:firstLine="0"/>
      </w:pPr>
      <w:r>
        <w:t>Locate the canal of interest. The fluid appears darker than the surrounding tissue. Place the probe in longitudinal view.</w:t>
      </w:r>
    </w:p>
    <w:p w14:paraId="0A2D57B8" w14:textId="77777777" w:rsidR="00E76BD0" w:rsidRDefault="00E76BD0" w:rsidP="00E76BD0">
      <w:pPr>
        <w:pStyle w:val="ListParagraph"/>
        <w:ind w:left="0"/>
      </w:pPr>
    </w:p>
    <w:p w14:paraId="5F201056" w14:textId="53841544" w:rsidR="00427187" w:rsidRDefault="00FF33AD" w:rsidP="00E76BD0">
      <w:pPr>
        <w:pStyle w:val="ListParagraph"/>
        <w:numPr>
          <w:ilvl w:val="1"/>
          <w:numId w:val="29"/>
        </w:numPr>
        <w:ind w:left="0" w:firstLine="0"/>
      </w:pPr>
      <w:r>
        <w:t xml:space="preserve">Manually maintain </w:t>
      </w:r>
      <w:r w:rsidR="00427187">
        <w:t xml:space="preserve">the probe in the position of interest. </w:t>
      </w:r>
    </w:p>
    <w:p w14:paraId="0D30BC8E" w14:textId="77777777" w:rsidR="00E76BD0" w:rsidRDefault="00E76BD0" w:rsidP="00E76BD0">
      <w:pPr>
        <w:pStyle w:val="ListParagraph"/>
        <w:ind w:left="0"/>
      </w:pPr>
    </w:p>
    <w:p w14:paraId="5C2AB76D" w14:textId="2D54643C" w:rsidR="004437C9" w:rsidRDefault="004437C9" w:rsidP="00E76BD0">
      <w:pPr>
        <w:pStyle w:val="ListParagraph"/>
        <w:numPr>
          <w:ilvl w:val="1"/>
          <w:numId w:val="29"/>
        </w:numPr>
        <w:ind w:left="0" w:firstLine="0"/>
      </w:pPr>
      <w:r>
        <w:t>End the B-Mode sequence and launch the</w:t>
      </w:r>
      <w:r w:rsidR="000B4A9A">
        <w:t xml:space="preserve"> ultrafast sequence acquisition script.</w:t>
      </w:r>
    </w:p>
    <w:p w14:paraId="7FBBD726" w14:textId="38793D32" w:rsidR="00D220F1" w:rsidRDefault="00D220F1" w:rsidP="00E76BD0"/>
    <w:p w14:paraId="767C4ECC" w14:textId="593C126E" w:rsidR="00E76BD0" w:rsidRDefault="00D220F1" w:rsidP="00E76BD0">
      <w:pPr>
        <w:pStyle w:val="Heading2"/>
        <w:numPr>
          <w:ilvl w:val="0"/>
          <w:numId w:val="29"/>
        </w:numPr>
        <w:ind w:left="0" w:firstLine="0"/>
      </w:pPr>
      <w:r>
        <w:t>Image recon</w:t>
      </w:r>
      <w:r w:rsidR="000A0A9C">
        <w:t>struction</w:t>
      </w:r>
      <w:r w:rsidR="00BE3235">
        <w:t xml:space="preserve"> </w:t>
      </w:r>
      <w:r w:rsidR="00B51E9B">
        <w:t>(</w:t>
      </w:r>
      <w:r w:rsidR="00E76BD0" w:rsidRPr="00E76BD0">
        <w:t>Figure</w:t>
      </w:r>
      <w:r w:rsidR="00BE3235">
        <w:t xml:space="preserve"> </w:t>
      </w:r>
      <w:r w:rsidR="00196AF7">
        <w:t>2</w:t>
      </w:r>
      <w:r w:rsidR="00BE3235">
        <w:t>B)</w:t>
      </w:r>
    </w:p>
    <w:p w14:paraId="1A27D2E7" w14:textId="77777777" w:rsidR="00E76BD0" w:rsidRPr="00E76BD0" w:rsidRDefault="00E76BD0" w:rsidP="00E76BD0"/>
    <w:p w14:paraId="67B8BFE9" w14:textId="3A6611C8" w:rsidR="00D220F1" w:rsidRDefault="000B4A9A" w:rsidP="00E76BD0">
      <w:pPr>
        <w:pStyle w:val="ListParagraph"/>
        <w:numPr>
          <w:ilvl w:val="1"/>
          <w:numId w:val="29"/>
        </w:numPr>
        <w:ind w:left="0" w:firstLine="0"/>
      </w:pPr>
      <w:r>
        <w:t>Once the sequence is over, save the raw data (also called Radio-Frequency data, “RF”).</w:t>
      </w:r>
    </w:p>
    <w:p w14:paraId="78C501AA" w14:textId="77777777" w:rsidR="00E76BD0" w:rsidRDefault="00E76BD0" w:rsidP="00E76BD0">
      <w:pPr>
        <w:pStyle w:val="ListParagraph"/>
        <w:ind w:left="0"/>
      </w:pPr>
    </w:p>
    <w:p w14:paraId="5868593A" w14:textId="0AEA25CB" w:rsidR="000B4A9A" w:rsidRDefault="000B4A9A" w:rsidP="00E76BD0">
      <w:pPr>
        <w:pStyle w:val="ListParagraph"/>
        <w:numPr>
          <w:ilvl w:val="1"/>
          <w:numId w:val="29"/>
        </w:numPr>
        <w:ind w:left="0" w:firstLine="0"/>
      </w:pPr>
      <w:r>
        <w:t>Launch the image reconstruction script using the ultrasound system default software. At the end of the process, the IQ data matrix should be created.</w:t>
      </w:r>
    </w:p>
    <w:p w14:paraId="6D5821D9" w14:textId="5AFC3CDD" w:rsidR="000B4A9A" w:rsidRDefault="000B4A9A" w:rsidP="00E76BD0">
      <w:pPr>
        <w:pStyle w:val="ListParagraph"/>
        <w:ind w:left="0"/>
      </w:pPr>
    </w:p>
    <w:p w14:paraId="59E0C913" w14:textId="0E86294D" w:rsidR="00BE3235" w:rsidRDefault="00BE3235" w:rsidP="00E76BD0">
      <w:pPr>
        <w:pStyle w:val="ListParagraph"/>
        <w:ind w:left="0"/>
      </w:pPr>
      <w:r>
        <w:t xml:space="preserve">NOTE: The ultrasound echoes are recorded on each element of the probe and for each emission/reception, then stored in the RF data matrix. The image reconstruction applied the appropriate delay law to each channel and results in the so-called “IQ” (In-Phase/Quadrature) matrix. The complex IQ matrix has three dimensions: two for space (image depth and width) and one for time </w:t>
      </w:r>
    </w:p>
    <w:p w14:paraId="20B779E9" w14:textId="01B6CCBE" w:rsidR="000A0A9C" w:rsidRDefault="000A0A9C" w:rsidP="00E76BD0">
      <w:pPr>
        <w:pStyle w:val="ListParagraph"/>
        <w:ind w:left="0"/>
      </w:pPr>
    </w:p>
    <w:p w14:paraId="44DD9FF6" w14:textId="6B0A72CC" w:rsidR="00E76BD0" w:rsidRPr="00E76BD0" w:rsidRDefault="000A0A9C" w:rsidP="00E76BD0">
      <w:pPr>
        <w:pStyle w:val="Heading2"/>
        <w:numPr>
          <w:ilvl w:val="0"/>
          <w:numId w:val="29"/>
        </w:numPr>
        <w:ind w:left="0" w:firstLine="0"/>
      </w:pPr>
      <w:r>
        <w:t>Clutter filtering</w:t>
      </w:r>
      <w:r w:rsidR="00BE3235">
        <w:t xml:space="preserve"> </w:t>
      </w:r>
      <w:r w:rsidR="00B51E9B">
        <w:t>(</w:t>
      </w:r>
      <w:r w:rsidR="00E76BD0" w:rsidRPr="00E76BD0">
        <w:t>Figure</w:t>
      </w:r>
      <w:r w:rsidR="00BE3235">
        <w:t xml:space="preserve"> </w:t>
      </w:r>
      <w:r w:rsidR="00196AF7">
        <w:t>2</w:t>
      </w:r>
      <w:r w:rsidR="00BE3235">
        <w:t>C)</w:t>
      </w:r>
    </w:p>
    <w:p w14:paraId="0C7642BB" w14:textId="77777777" w:rsidR="00E76BD0" w:rsidRDefault="00E76BD0" w:rsidP="00E76BD0"/>
    <w:p w14:paraId="4CD93D54" w14:textId="42717F97" w:rsidR="004F365D" w:rsidRDefault="002E0C40" w:rsidP="00E76BD0">
      <w:r>
        <w:t>NOTE: For step</w:t>
      </w:r>
      <w:r w:rsidR="00E76BD0">
        <w:t>s</w:t>
      </w:r>
      <w:r>
        <w:t xml:space="preserve"> 6</w:t>
      </w:r>
      <w:r w:rsidR="00E76BD0">
        <w:t>-</w:t>
      </w:r>
      <w:r>
        <w:t xml:space="preserve">7, see the </w:t>
      </w:r>
      <w:proofErr w:type="spellStart"/>
      <w:r>
        <w:t>Matlab</w:t>
      </w:r>
      <w:proofErr w:type="spellEnd"/>
      <w:r>
        <w:t xml:space="preserve"> script provided in the </w:t>
      </w:r>
      <w:r w:rsidRPr="00E76BD0">
        <w:rPr>
          <w:b/>
          <w:bCs/>
        </w:rPr>
        <w:t>Supplementary Material</w:t>
      </w:r>
      <w:r>
        <w:t>.</w:t>
      </w:r>
    </w:p>
    <w:p w14:paraId="373C062C" w14:textId="77777777" w:rsidR="00E76BD0" w:rsidRDefault="00E76BD0" w:rsidP="00E76BD0">
      <w:pPr>
        <w:pStyle w:val="ListParagraph"/>
        <w:ind w:left="0"/>
      </w:pPr>
    </w:p>
    <w:p w14:paraId="55FA0076" w14:textId="1EDFEF60" w:rsidR="004F365D" w:rsidRDefault="000A0A9C" w:rsidP="00E76BD0">
      <w:pPr>
        <w:pStyle w:val="ListParagraph"/>
        <w:numPr>
          <w:ilvl w:val="1"/>
          <w:numId w:val="29"/>
        </w:numPr>
        <w:ind w:left="0" w:firstLine="0"/>
      </w:pPr>
      <w:r>
        <w:t xml:space="preserve">Reshape the 3D (space x space x time) IQ matrix into a 2D (space x time) </w:t>
      </w:r>
      <w:proofErr w:type="spellStart"/>
      <w:r>
        <w:t>Casorati</w:t>
      </w:r>
      <w:proofErr w:type="spellEnd"/>
      <w:r>
        <w:t xml:space="preserve"> matrix, named </w:t>
      </w:r>
      <w:proofErr w:type="spellStart"/>
      <w:r>
        <w:t>IQr</w:t>
      </w:r>
      <w:proofErr w:type="spellEnd"/>
      <w:r>
        <w:t>.</w:t>
      </w:r>
    </w:p>
    <w:p w14:paraId="0FEEF92A" w14:textId="77777777" w:rsidR="00E76BD0" w:rsidRDefault="00E76BD0" w:rsidP="00E76BD0">
      <w:pPr>
        <w:pStyle w:val="ListParagraph"/>
        <w:ind w:left="0"/>
      </w:pPr>
    </w:p>
    <w:p w14:paraId="28B4866A" w14:textId="21302BE8" w:rsidR="000A0A9C" w:rsidRDefault="000A0A9C" w:rsidP="00E76BD0">
      <w:pPr>
        <w:pStyle w:val="ListParagraph"/>
        <w:numPr>
          <w:ilvl w:val="1"/>
          <w:numId w:val="29"/>
        </w:numPr>
        <w:ind w:left="0" w:firstLine="0"/>
      </w:pPr>
      <w:r>
        <w:t>Compute the singular value decomposition</w:t>
      </w:r>
      <w:r>
        <w:fldChar w:fldCharType="begin" w:fldLock="1"/>
      </w:r>
      <w:r w:rsidR="006611A9">
        <w:instrText>ADDIN CSL_CITATION {"citationItems":[{"id":"ITEM-1","itemData":{"DOI":"10.1109/TMI.2015.2428634","ISBN":"0278-0062 VO  - PP","ISSN":"1558254X","PMID":"25955583","abstract":"Ultrafast ultrasonic imaging is a rapidly developing field based on the unfocused transmission of plane or diverging ultrasound waves. This recent approach to ultrasound imaging leads to a large increase in raw ultrasound data available per acquisition. Bigger synchronous ultrasound imaging datasets can be exploited in order to strongly improve the discrimination between tissue and blood motion in the field of Doppler imaging. Here we propose a spatiotemporal singular value decomposition clutter rejection of ultrasonic data acquired at ultrafast frame rate. The singular value decomposition (SVD) takes benefits of the different features of tissue and blood motion in terms of spatiotemporal coherence and strongly outperforms conventional clutter rejection filters based on high pass temporal filtering. Whereas classical clutter filters operate on the temporal dimension only, SVD clutter filtering provides up to a four-dimensional approach (3D in space and 1D in time). We demonstrate the performance of SVD clutter filtering with a flow phantom study that showed an increased performance compared to other classical filters (better contrast to noise ratio with tissue motion between 1 and 10mm/s and axial blood flow as low as 2.6mm/s). SVD clutter filtering revealed previously undetected blood flows such as microvascular networks or blood flows corrupted by significant tissue or probe motion artifacts. We report in vivo applications including small animal fUltrasound brain imaging (blood flow detection limit of 0.5mm/s) and several clinical imaging cases, such as neonate brain imaging, liver or kidney Doppler imaging.","author":[{"dropping-particle":"","family":"Demené","given":"Charlie","non-dropping-particle":"","parse-names":false,"suffix":""},{"dropping-particle":"","family":"Deffieux","given":"Thomas","non-dropping-particle":"","parse-names":false,"suffix":""},{"dropping-particle":"","family":"Pernot","given":"Mathieu","non-dropping-particle":"","parse-names":false,"suffix":""},{"dropping-particle":"","family":"Osmanski","given":"Bruno Félix","non-dropping-particle":"","parse-names":false,"suffix":""},{"dropping-particle":"","family":"Biran","given":"Valérie","non-dropping-particle":"","parse-names":false,"suffix":""},{"dropping-particle":"","family":"Gennisson","given":"Jean Luc","non-dropping-particle":"","parse-names":false,"suffix":""},{"dropping-particle":"","family":"Sieu","given":"Lim Anna","non-dropping-particle":"","parse-names":false,"suffix":""},{"dropping-particle":"","family":"Bergel","given":"Antoine","non-dropping-particle":"","parse-names":false,"suffix":""},{"dropping-particle":"","family":"Franqui","given":"Stéphanie","non-dropping-particle":"","parse-names":false,"suffix":""},{"dropping-particle":"","family":"Correas","given":"Jean Michel","non-dropping-particle":"","parse-names":false,"suffix":""},{"dropping-particle":"","family":"Cohen","given":"Ivan","non-dropping-particle":"","parse-names":false,"suffix":""},{"dropping-particle":"","family":"Baud","given":"Olivier","non-dropping-particle":"","parse-names":false,"suffix":""},{"dropping-particle":"","family":"Tanter","given":"Mickael","non-dropping-particle":"","parse-names":false,"suffix":""}],"container-title":"IEEE Transactions on Medical Imaging","id":"ITEM-1","issue":"11","issued":{"date-parts":[["2015"]]},"page":"2271-2285","title":"Spatiotemporal Clutter Filtering of Ultrafast Ultrasound Data Highly Increases Doppler and fUltrasound Sensitivity","type":"article-journal","volume":"34"},"uris":["http://www.mendeley.com/documents/?uuid=021a1402-7ab5-49b4-ac17-02d92e7502af"]}],"mendeley":{"formattedCitation":"&lt;sup&gt;15&lt;/sup&gt;","plainTextFormattedCitation":"15","previouslyFormattedCitation":"&lt;sup&gt;15&lt;/sup&gt;"},"properties":{"noteIndex":0},"schema":"https://github.com/citation-style-language/schema/raw/master/csl-citation.json"}</w:instrText>
      </w:r>
      <w:r>
        <w:rPr>
          <w:vertAlign w:val="superscript"/>
        </w:rPr>
        <w:fldChar w:fldCharType="separate"/>
      </w:r>
      <w:r w:rsidR="00711037" w:rsidRPr="00711037">
        <w:rPr>
          <w:noProof/>
          <w:vertAlign w:val="superscript"/>
        </w:rPr>
        <w:t>15</w:t>
      </w:r>
      <w:r>
        <w:fldChar w:fldCharType="end"/>
      </w:r>
      <w:r>
        <w:t xml:space="preserve"> of </w:t>
      </w:r>
      <w:proofErr w:type="spellStart"/>
      <w:r>
        <w:t>IQr</w:t>
      </w:r>
      <w:proofErr w:type="spellEnd"/>
      <w:r>
        <w:t xml:space="preserve"> (Eq. 1).</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8"/>
        <w:gridCol w:w="850"/>
      </w:tblGrid>
      <w:tr w:rsidR="000A0A9C" w14:paraId="4B930593" w14:textId="77777777" w:rsidTr="00AA76AF">
        <w:tc>
          <w:tcPr>
            <w:tcW w:w="7708" w:type="dxa"/>
          </w:tcPr>
          <w:p w14:paraId="4496458E" w14:textId="3EFE7210" w:rsidR="000A0A9C" w:rsidRDefault="00E76BD0" w:rsidP="00E76BD0">
            <w:pPr>
              <w:pStyle w:val="ListParagraph"/>
              <w:ind w:left="0"/>
            </w:pPr>
            <m:oMathPara>
              <m:oMath>
                <m:d>
                  <m:dPr>
                    <m:begChr m:val="["/>
                    <m:endChr m:val="]"/>
                    <m:ctrlPr>
                      <w:rPr>
                        <w:rFonts w:ascii="Cambria Math" w:hAnsi="Cambria Math"/>
                        <w:i/>
                      </w:rPr>
                    </m:ctrlPr>
                  </m:dPr>
                  <m:e>
                    <m:r>
                      <w:rPr>
                        <w:rFonts w:ascii="Cambria Math" w:hAnsi="Cambria Math"/>
                      </w:rPr>
                      <m:t>U,S,V</m:t>
                    </m:r>
                  </m:e>
                </m:d>
                <m:r>
                  <w:rPr>
                    <w:rFonts w:ascii="Cambria Math" w:hAnsi="Cambria Math"/>
                  </w:rPr>
                  <m:t>=svd(IQr)</m:t>
                </m:r>
              </m:oMath>
            </m:oMathPara>
          </w:p>
        </w:tc>
        <w:tc>
          <w:tcPr>
            <w:tcW w:w="850" w:type="dxa"/>
          </w:tcPr>
          <w:p w14:paraId="53F726A9" w14:textId="2A6737C3" w:rsidR="000A0A9C" w:rsidRDefault="000A0A9C" w:rsidP="00E76BD0">
            <w:pPr>
              <w:pStyle w:val="ListParagraph"/>
              <w:ind w:left="0"/>
            </w:pPr>
            <w:r>
              <w:t>Eq. 1</w:t>
            </w:r>
          </w:p>
        </w:tc>
      </w:tr>
      <w:tr w:rsidR="00E76BD0" w14:paraId="5DF5A044" w14:textId="77777777" w:rsidTr="00AA76AF">
        <w:tc>
          <w:tcPr>
            <w:tcW w:w="7708" w:type="dxa"/>
          </w:tcPr>
          <w:p w14:paraId="00B75C2C" w14:textId="77777777" w:rsidR="00E76BD0" w:rsidRDefault="00E76BD0" w:rsidP="00E76BD0">
            <w:pPr>
              <w:pStyle w:val="ListParagraph"/>
              <w:ind w:left="0"/>
            </w:pPr>
          </w:p>
        </w:tc>
        <w:tc>
          <w:tcPr>
            <w:tcW w:w="850" w:type="dxa"/>
          </w:tcPr>
          <w:p w14:paraId="1557A22F" w14:textId="77777777" w:rsidR="00E76BD0" w:rsidRDefault="00E76BD0" w:rsidP="00E76BD0">
            <w:pPr>
              <w:pStyle w:val="ListParagraph"/>
              <w:ind w:left="0"/>
            </w:pPr>
          </w:p>
        </w:tc>
      </w:tr>
    </w:tbl>
    <w:p w14:paraId="0154C1DC" w14:textId="51A2473A" w:rsidR="000B4A9A" w:rsidRDefault="000A0A9C" w:rsidP="00E76BD0">
      <w:pPr>
        <w:pStyle w:val="ListParagraph"/>
        <w:numPr>
          <w:ilvl w:val="1"/>
          <w:numId w:val="29"/>
        </w:numPr>
        <w:ind w:left="0" w:firstLine="0"/>
      </w:pPr>
      <w:r>
        <w:t>Compute the Spatial Similarity Matrix</w:t>
      </w:r>
      <w:r w:rsidR="00B13D49">
        <w:t xml:space="preserve"> </w:t>
      </w:r>
      <w:r>
        <w:t xml:space="preserve">C using the spatial singular vectors U </w:t>
      </w:r>
      <w:r w:rsidR="00B13D49">
        <w:t xml:space="preserve">as described by </w:t>
      </w:r>
      <w:proofErr w:type="spellStart"/>
      <w:r w:rsidR="00B13D49">
        <w:t>Baranger</w:t>
      </w:r>
      <w:proofErr w:type="spellEnd"/>
      <w:r w:rsidR="00B13D49">
        <w:t xml:space="preserve"> </w:t>
      </w:r>
      <w:r w:rsidR="00E76BD0" w:rsidRPr="00E76BD0">
        <w:t>et al.</w:t>
      </w:r>
      <w:r w:rsidR="00B13D49">
        <w:fldChar w:fldCharType="begin" w:fldLock="1"/>
      </w:r>
      <w:r w:rsidR="006611A9">
        <w:instrText>ADDIN CSL_CITATION {"citationItems":[{"id":"ITEM-1","itemData":{"DOI":"10.1109/TMI.2018.2789499","ISSN":"1558254X","abstract":"Singular value decomposition of ultrafast imaging ultrasonic data sets has recently been shown to build a vector basis far more adapted to the discrimination of tissue and blood flow than the classical Fourier basis, improving by large factor clutter filtering and blood flow estimation. However, the question of optimally estimating the boundary between the tissue subspace and the blood flow subspace remained unanswered. Here, we introduce an efficient estimator for automatic thresholding of subspaces and compare it to an exhaustive list of thirteen estimators that could achieve this task based on the main characteristics of the singular components, namely the singular values, the temporal singular vectors, and the spatial singular vectors. The performance of those fourteen estimators was tested in vitro in a large set of controlled experimental conditions with different tissue motion and flow speeds on a phantom. The estimator based on the degree of resemblance of spatial singular vectors outperformed all others. Apart from solving the thresholding problem, the additional benefit with this estimator was its denoising capabilities, strongly increasing the contrast to noise ratio and lowering the noise floor by at least 5 dB. This confirms that, contrary to conventional clutter filtering techniques that are almost exclusively based on temporal characteristics, efficient clutter filtering of ultrafast Doppler imaging cannot overlook space. Finally, this estimator was applied in vivo on various organs (human brain, kidney, carotid, and thyroid) and showed efficient clutter filtering and noise suppression, improving largely the dynamic range of the obtained ultrafast power Doppler images.","author":[{"dropping-particle":"","family":"Baranger","given":"Jerome","non-dropping-particle":"","parse-names":false,"suffix":""},{"dropping-particle":"","family":"Arnal","given":"Bastien","non-dropping-particle":"","parse-names":false,"suffix":""},{"dropping-particle":"","family":"Perren","given":"Fabienne","non-dropping-particle":"","parse-names":false,"suffix":""},{"dropping-particle":"","family":"Baud","given":"Olivier","non-dropping-particle":"","parse-names":false,"suffix":""},{"dropping-particle":"","family":"Tanter","given":"Mickael","non-dropping-particle":"","parse-names":false,"suffix":""},{"dropping-particle":"","family":"Demene","given":"Charlie","non-dropping-particle":"","parse-names":false,"suffix":""}],"container-title":"IEEE Transactions on Medical Imaging","id":"ITEM-1","issue":"7","issued":{"date-parts":[["2018","7"]]},"page":"1574-1586","title":"Adaptive Spatiotemporal SVD Clutter Filtering for Ultrafast Doppler Imaging Using Similarity of Spatial Singular Vectors","type":"article-journal","volume":"37"},"uris":["http://www.mendeley.com/documents/?uuid=44b68434-cd5c-40f0-b701-2d1358faf6e8"]}],"mendeley":{"formattedCitation":"&lt;sup&gt;18&lt;/sup&gt;","plainTextFormattedCitation":"18","previouslyFormattedCitation":"&lt;sup&gt;18&lt;/sup&gt;"},"properties":{"noteIndex":0},"schema":"https://github.com/citation-style-language/schema/raw/master/csl-citation.json"}</w:instrText>
      </w:r>
      <w:r w:rsidR="00B13D49">
        <w:rPr>
          <w:vertAlign w:val="superscript"/>
        </w:rPr>
        <w:fldChar w:fldCharType="separate"/>
      </w:r>
      <w:r w:rsidR="00711037" w:rsidRPr="00711037">
        <w:rPr>
          <w:noProof/>
          <w:vertAlign w:val="superscript"/>
        </w:rPr>
        <w:t>18</w:t>
      </w:r>
      <w:r w:rsidR="00B13D49">
        <w:fldChar w:fldCharType="end"/>
      </w:r>
      <w:r w:rsidR="00B13D49">
        <w:t xml:space="preserve"> (</w:t>
      </w:r>
      <w:r w:rsidR="004669B0">
        <w:t>II, D), and identify the blood subspace boundaries N.</w:t>
      </w:r>
    </w:p>
    <w:p w14:paraId="07416FE2" w14:textId="77777777" w:rsidR="00E76BD0" w:rsidRDefault="00E76BD0" w:rsidP="00E76BD0">
      <w:pPr>
        <w:pStyle w:val="ListParagraph"/>
        <w:ind w:left="0"/>
      </w:pPr>
    </w:p>
    <w:p w14:paraId="0A5D844C" w14:textId="06CEE0BD" w:rsidR="004669B0" w:rsidRDefault="004669B0" w:rsidP="00E76BD0">
      <w:pPr>
        <w:pStyle w:val="ListParagraph"/>
        <w:numPr>
          <w:ilvl w:val="1"/>
          <w:numId w:val="29"/>
        </w:numPr>
        <w:ind w:left="0" w:firstLine="0"/>
      </w:pPr>
      <w:r>
        <w:t xml:space="preserve">Use this cutoff N to filter the IQ data as described in </w:t>
      </w:r>
      <w:proofErr w:type="spellStart"/>
      <w:r>
        <w:t>Demene</w:t>
      </w:r>
      <w:proofErr w:type="spellEnd"/>
      <w:r>
        <w:t xml:space="preserve"> </w:t>
      </w:r>
      <w:r w:rsidR="00E76BD0" w:rsidRPr="00E76BD0">
        <w:t>et al.</w:t>
      </w:r>
      <w:r>
        <w:fldChar w:fldCharType="begin" w:fldLock="1"/>
      </w:r>
      <w:r w:rsidR="006611A9">
        <w:instrText>ADDIN CSL_CITATION {"citationItems":[{"id":"ITEM-1","itemData":{"DOI":"10.1109/TMI.2015.2428634","ISBN":"0278-0062 VO  - PP","ISSN":"1558254X","PMID":"25955583","abstract":"Ultrafast ultrasonic imaging is a rapidly developing field based on the unfocused transmission of plane or diverging ultrasound waves. This recent approach to ultrasound imaging leads to a large increase in raw ultrasound data available per acquisition. Bigger synchronous ultrasound imaging datasets can be exploited in order to strongly improve the discrimination between tissue and blood motion in the field of Doppler imaging. Here we propose a spatiotemporal singular value decomposition clutter rejection of ultrasonic data acquired at ultrafast frame rate. The singular value decomposition (SVD) takes benefits of the different features of tissue and blood motion in terms of spatiotemporal coherence and strongly outperforms conventional clutter rejection filters based on high pass temporal filtering. Whereas classical clutter filters operate on the temporal dimension only, SVD clutter filtering provides up to a four-dimensional approach (3D in space and 1D in time). We demonstrate the performance of SVD clutter filtering with a flow phantom study that showed an increased performance compared to other classical filters (better contrast to noise ratio with tissue motion between 1 and 10mm/s and axial blood flow as low as 2.6mm/s). SVD clutter filtering revealed previously undetected blood flows such as microvascular networks or blood flows corrupted by significant tissue or probe motion artifacts. We report in vivo applications including small animal fUltrasound brain imaging (blood flow detection limit of 0.5mm/s) and several clinical imaging cases, such as neonate brain imaging, liver or kidney Doppler imaging.","author":[{"dropping-particle":"","family":"Demené","given":"Charlie","non-dropping-particle":"","parse-names":false,"suffix":""},{"dropping-particle":"","family":"Deffieux","given":"Thomas","non-dropping-particle":"","parse-names":false,"suffix":""},{"dropping-particle":"","family":"Pernot","given":"Mathieu","non-dropping-particle":"","parse-names":false,"suffix":""},{"dropping-particle":"","family":"Osmanski","given":"Bruno Félix","non-dropping-particle":"","parse-names":false,"suffix":""},{"dropping-particle":"","family":"Biran","given":"Valérie","non-dropping-particle":"","parse-names":false,"suffix":""},{"dropping-particle":"","family":"Gennisson","given":"Jean Luc","non-dropping-particle":"","parse-names":false,"suffix":""},{"dropping-particle":"","family":"Sieu","given":"Lim Anna","non-dropping-particle":"","parse-names":false,"suffix":""},{"dropping-particle":"","family":"Bergel","given":"Antoine","non-dropping-particle":"","parse-names":false,"suffix":""},{"dropping-particle":"","family":"Franqui","given":"Stéphanie","non-dropping-particle":"","parse-names":false,"suffix":""},{"dropping-particle":"","family":"Correas","given":"Jean Michel","non-dropping-particle":"","parse-names":false,"suffix":""},{"dropping-particle":"","family":"Cohen","given":"Ivan","non-dropping-particle":"","parse-names":false,"suffix":""},{"dropping-particle":"","family":"Baud","given":"Olivier","non-dropping-particle":"","parse-names":false,"suffix":""},{"dropping-particle":"","family":"Tanter","given":"Mickael","non-dropping-particle":"","parse-names":false,"suffix":""}],"container-title":"IEEE Transactions on Medical Imaging","id":"ITEM-1","issue":"11","issued":{"date-parts":[["2015"]]},"page":"2271-2285","title":"Spatiotemporal Clutter Filtering of Ultrafast Ultrasound Data Highly Increases Doppler and fUltrasound Sensitivity","type":"article-journal","volume":"34"},"uris":["http://www.mendeley.com/documents/?uuid=021a1402-7ab5-49b4-ac17-02d92e7502af"]}],"mendeley":{"formattedCitation":"&lt;sup&gt;15&lt;/sup&gt;","plainTextFormattedCitation":"15","previouslyFormattedCitation":"&lt;sup&gt;15&lt;/sup&gt;"},"properties":{"noteIndex":0},"schema":"https://github.com/citation-style-language/schema/raw/master/csl-citation.json"}</w:instrText>
      </w:r>
      <w:r>
        <w:rPr>
          <w:vertAlign w:val="superscript"/>
        </w:rPr>
        <w:fldChar w:fldCharType="separate"/>
      </w:r>
      <w:r w:rsidR="00711037" w:rsidRPr="00711037">
        <w:rPr>
          <w:noProof/>
          <w:vertAlign w:val="superscript"/>
        </w:rPr>
        <w:t>15</w:t>
      </w:r>
      <w:r>
        <w:fldChar w:fldCharType="end"/>
      </w:r>
      <w:r>
        <w:t xml:space="preserve"> (II,C).</w:t>
      </w:r>
    </w:p>
    <w:p w14:paraId="1925D312" w14:textId="4C03310A" w:rsidR="000A0A9C" w:rsidRDefault="000A0A9C" w:rsidP="00E76BD0"/>
    <w:p w14:paraId="45CED560" w14:textId="09D454C2" w:rsidR="00E76BD0" w:rsidRDefault="00D220F1" w:rsidP="00E76BD0">
      <w:pPr>
        <w:pStyle w:val="Heading2"/>
        <w:numPr>
          <w:ilvl w:val="0"/>
          <w:numId w:val="29"/>
        </w:numPr>
        <w:ind w:left="0" w:firstLine="0"/>
      </w:pPr>
      <w:r>
        <w:t xml:space="preserve">Flow visualization and velocity </w:t>
      </w:r>
      <w:r w:rsidR="001B7B21">
        <w:t>measurements</w:t>
      </w:r>
      <w:r w:rsidR="00BE3235">
        <w:t xml:space="preserve"> </w:t>
      </w:r>
      <w:r w:rsidR="00B51E9B">
        <w:t>(</w:t>
      </w:r>
      <w:r w:rsidR="00E76BD0" w:rsidRPr="00E76BD0">
        <w:t>Figure</w:t>
      </w:r>
      <w:r w:rsidR="00BE3235">
        <w:t xml:space="preserve"> </w:t>
      </w:r>
      <w:r w:rsidR="00196AF7">
        <w:t>2</w:t>
      </w:r>
      <w:r w:rsidR="00BE3235">
        <w:t>C)</w:t>
      </w:r>
    </w:p>
    <w:p w14:paraId="50979FE4" w14:textId="77777777" w:rsidR="00E76BD0" w:rsidRPr="00E76BD0" w:rsidRDefault="00E76BD0" w:rsidP="00E76BD0"/>
    <w:p w14:paraId="5FF47EC9" w14:textId="57B38F58" w:rsidR="00337FDA" w:rsidRPr="00337FDA" w:rsidRDefault="00337FDA" w:rsidP="00E76BD0">
      <w:pPr>
        <w:pStyle w:val="ListParagraph"/>
        <w:numPr>
          <w:ilvl w:val="1"/>
          <w:numId w:val="29"/>
        </w:numPr>
        <w:ind w:left="0" w:firstLine="0"/>
      </w:pPr>
      <w:r>
        <w:t xml:space="preserve">Compute power Doppler map PD by integrating the envelope of the filtered data </w:t>
      </w:r>
      <m:oMath>
        <m:sSub>
          <m:sSubPr>
            <m:ctrlPr>
              <w:rPr>
                <w:rFonts w:ascii="Cambria Math" w:hAnsi="Cambria Math"/>
              </w:rPr>
            </m:ctrlPr>
          </m:sSubPr>
          <m:e>
            <m:r>
              <w:rPr>
                <w:rFonts w:ascii="Cambria Math" w:hAnsi="Cambria Math"/>
              </w:rPr>
              <m:t>IQ</m:t>
            </m:r>
          </m:e>
          <m:sub>
            <m:r>
              <w:rPr>
                <w:rFonts w:ascii="Cambria Math" w:hAnsi="Cambria Math"/>
              </w:rPr>
              <m:t>f</m:t>
            </m:r>
          </m:sub>
        </m:sSub>
        <m:r>
          <w:rPr>
            <w:rFonts w:ascii="Cambria Math" w:hAnsi="Cambria Math"/>
            <w:sz w:val="28"/>
          </w:rPr>
          <m:t xml:space="preserve"> </m:t>
        </m:r>
      </m:oMath>
      <w:r>
        <w:t xml:space="preserve">along the temporal dimension (Eq. 2). The 3D coordinates z, x and t are respectively the depth, </w:t>
      </w:r>
      <w:proofErr w:type="gramStart"/>
      <w:r>
        <w:t>width</w:t>
      </w:r>
      <w:proofErr w:type="gramEnd"/>
      <w:r>
        <w:t xml:space="preserve"> and temporal dimension, and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t</m:t>
            </m:r>
          </m:sub>
        </m:sSub>
      </m:oMath>
      <w:r>
        <w:t xml:space="preserve"> is the number of frames acquir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8"/>
        <w:gridCol w:w="850"/>
      </w:tblGrid>
      <w:tr w:rsidR="00337FDA" w:rsidRPr="00337FDA" w14:paraId="41F3EEB6" w14:textId="77777777" w:rsidTr="00AA76AF">
        <w:trPr>
          <w:jc w:val="center"/>
        </w:trPr>
        <w:tc>
          <w:tcPr>
            <w:tcW w:w="7708" w:type="dxa"/>
            <w:vAlign w:val="center"/>
          </w:tcPr>
          <w:p w14:paraId="51ED80A7" w14:textId="5878070B" w:rsidR="00337FDA" w:rsidRPr="00337FDA" w:rsidRDefault="00337FDA" w:rsidP="00E76BD0">
            <w:pPr>
              <w:pStyle w:val="ListParagraph"/>
              <w:ind w:left="0"/>
              <w:jc w:val="center"/>
              <w:rPr>
                <w:sz w:val="28"/>
              </w:rPr>
            </w:pPr>
            <m:oMathPara>
              <m:oMath>
                <m:r>
                  <w:rPr>
                    <w:rFonts w:ascii="Cambria Math" w:hAnsi="Cambria Math"/>
                    <w:sz w:val="28"/>
                  </w:rPr>
                  <m:t xml:space="preserve">PD(z,x)= </m:t>
                </m:r>
                <m:f>
                  <m:fPr>
                    <m:ctrlPr>
                      <w:rPr>
                        <w:rFonts w:ascii="Cambria Math" w:hAnsi="Cambria Math"/>
                        <w:i/>
                        <w:sz w:val="28"/>
                      </w:rPr>
                    </m:ctrlPr>
                  </m:fPr>
                  <m:num>
                    <m:r>
                      <w:rPr>
                        <w:rFonts w:ascii="Cambria Math" w:hAnsi="Cambria Math"/>
                        <w:sz w:val="28"/>
                      </w:rPr>
                      <m:t>1</m:t>
                    </m:r>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t</m:t>
                        </m:r>
                      </m:sub>
                    </m:sSub>
                  </m:den>
                </m:f>
                <m:nary>
                  <m:naryPr>
                    <m:chr m:val="∑"/>
                    <m:limLoc m:val="undOvr"/>
                    <m:ctrlPr>
                      <w:rPr>
                        <w:rFonts w:ascii="Cambria Math" w:hAnsi="Cambria Math"/>
                        <w:i/>
                        <w:sz w:val="28"/>
                      </w:rPr>
                    </m:ctrlPr>
                  </m:naryPr>
                  <m:sub>
                    <m:r>
                      <w:rPr>
                        <w:rFonts w:ascii="Cambria Math" w:hAnsi="Cambria Math"/>
                        <w:sz w:val="28"/>
                      </w:rPr>
                      <m:t>t=1</m:t>
                    </m:r>
                  </m:sub>
                  <m:sup>
                    <m:sSub>
                      <m:sSubPr>
                        <m:ctrlPr>
                          <w:rPr>
                            <w:rFonts w:ascii="Cambria Math" w:hAnsi="Cambria Math"/>
                            <w:i/>
                            <w:sz w:val="28"/>
                          </w:rPr>
                        </m:ctrlPr>
                      </m:sSubPr>
                      <m:e>
                        <m:r>
                          <w:rPr>
                            <w:rFonts w:ascii="Cambria Math" w:hAnsi="Cambria Math"/>
                            <w:sz w:val="28"/>
                          </w:rPr>
                          <m:t>n</m:t>
                        </m:r>
                      </m:e>
                      <m:sub>
                        <m:r>
                          <w:rPr>
                            <w:rFonts w:ascii="Cambria Math" w:hAnsi="Cambria Math"/>
                            <w:sz w:val="28"/>
                          </w:rPr>
                          <m:t>t</m:t>
                        </m:r>
                      </m:sub>
                    </m:sSub>
                  </m:sup>
                  <m:e>
                    <m:sSup>
                      <m:sSupPr>
                        <m:ctrlPr>
                          <w:rPr>
                            <w:rFonts w:ascii="Cambria Math" w:hAnsi="Cambria Math"/>
                            <w:i/>
                            <w:sz w:val="28"/>
                          </w:rPr>
                        </m:ctrlPr>
                      </m:sSupPr>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IQ</m:t>
                                </m:r>
                              </m:e>
                              <m:sub>
                                <m:r>
                                  <w:rPr>
                                    <w:rFonts w:ascii="Cambria Math" w:hAnsi="Cambria Math"/>
                                    <w:sz w:val="28"/>
                                  </w:rPr>
                                  <m:t>f</m:t>
                                </m:r>
                              </m:sub>
                            </m:sSub>
                            <m:r>
                              <w:rPr>
                                <w:rFonts w:ascii="Cambria Math" w:hAnsi="Cambria Math"/>
                                <w:sz w:val="28"/>
                              </w:rPr>
                              <m:t>(z,x,t)</m:t>
                            </m:r>
                          </m:e>
                        </m:d>
                      </m:e>
                      <m:sup>
                        <m:r>
                          <w:rPr>
                            <w:rFonts w:ascii="Cambria Math" w:hAnsi="Cambria Math"/>
                            <w:sz w:val="28"/>
                          </w:rPr>
                          <m:t>2</m:t>
                        </m:r>
                      </m:sup>
                    </m:sSup>
                  </m:e>
                </m:nary>
              </m:oMath>
            </m:oMathPara>
          </w:p>
        </w:tc>
        <w:tc>
          <w:tcPr>
            <w:tcW w:w="850" w:type="dxa"/>
            <w:vAlign w:val="center"/>
          </w:tcPr>
          <w:p w14:paraId="1F6D5F76" w14:textId="6D89E3F1" w:rsidR="00337FDA" w:rsidRPr="00337FDA" w:rsidRDefault="00337FDA" w:rsidP="00E76BD0">
            <w:r w:rsidRPr="00337FDA">
              <w:t>E</w:t>
            </w:r>
            <w:r>
              <w:t>q. 2</w:t>
            </w:r>
          </w:p>
        </w:tc>
      </w:tr>
    </w:tbl>
    <w:p w14:paraId="005797AD" w14:textId="77777777" w:rsidR="00E76BD0" w:rsidRDefault="00E76BD0" w:rsidP="00E76BD0">
      <w:pPr>
        <w:pStyle w:val="ListParagraph"/>
        <w:ind w:left="0"/>
      </w:pPr>
    </w:p>
    <w:p w14:paraId="496AB0B4" w14:textId="759215B4" w:rsidR="001C1E49" w:rsidRDefault="00337FDA" w:rsidP="00E76BD0">
      <w:pPr>
        <w:pStyle w:val="ListParagraph"/>
        <w:numPr>
          <w:ilvl w:val="1"/>
          <w:numId w:val="29"/>
        </w:numPr>
        <w:ind w:left="0" w:firstLine="0"/>
      </w:pPr>
      <w:r>
        <w:t xml:space="preserve">Display the PD map in logarithm scale. </w:t>
      </w:r>
      <w:r w:rsidR="00BC1429">
        <w:t xml:space="preserve">To set the dynamic range, compute the mean PD in a region outside the canal and use this value in dB as the lower bound of the dynamic range. </w:t>
      </w:r>
      <w:r>
        <w:t>A typical dynamic range is [-30, 0] dB.</w:t>
      </w:r>
    </w:p>
    <w:p w14:paraId="058CED00" w14:textId="77777777" w:rsidR="00E76BD0" w:rsidRDefault="00E76BD0" w:rsidP="00E76BD0">
      <w:pPr>
        <w:pStyle w:val="ListParagraph"/>
        <w:ind w:left="0"/>
      </w:pPr>
    </w:p>
    <w:p w14:paraId="7B2E16A7" w14:textId="62F253FD" w:rsidR="00337FDA" w:rsidRDefault="00337FDA" w:rsidP="00E76BD0">
      <w:pPr>
        <w:pStyle w:val="ListParagraph"/>
        <w:numPr>
          <w:ilvl w:val="1"/>
          <w:numId w:val="29"/>
        </w:numPr>
        <w:ind w:left="0" w:firstLine="0"/>
      </w:pPr>
      <w:r>
        <w:t>Define a</w:t>
      </w:r>
      <w:r w:rsidR="0051195B">
        <w:t xml:space="preserve"> circular</w:t>
      </w:r>
      <w:r>
        <w:t xml:space="preserve"> region of interest (ROI) on the image, containing 1 to </w:t>
      </w:r>
      <w:r w:rsidR="0051195B">
        <w:t>30 pixels.</w:t>
      </w:r>
    </w:p>
    <w:p w14:paraId="6FFD45F2" w14:textId="77777777" w:rsidR="00E76BD0" w:rsidRDefault="00E76BD0" w:rsidP="00E76BD0">
      <w:pPr>
        <w:pStyle w:val="ListParagraph"/>
        <w:ind w:left="0"/>
      </w:pPr>
    </w:p>
    <w:p w14:paraId="21A1EFA0" w14:textId="7179FD74" w:rsidR="0051195B" w:rsidRDefault="0051195B" w:rsidP="00E76BD0">
      <w:pPr>
        <w:pStyle w:val="ListParagraph"/>
        <w:numPr>
          <w:ilvl w:val="1"/>
          <w:numId w:val="29"/>
        </w:numPr>
        <w:ind w:left="0" w:firstLine="0"/>
      </w:pPr>
      <w:r>
        <w:t xml:space="preserve">Average the </w:t>
      </w:r>
      <m:oMath>
        <m:sSub>
          <m:sSubPr>
            <m:ctrlPr>
              <w:rPr>
                <w:rFonts w:ascii="Cambria Math" w:hAnsi="Cambria Math"/>
              </w:rPr>
            </m:ctrlPr>
          </m:sSubPr>
          <m:e>
            <m:r>
              <w:rPr>
                <w:rFonts w:ascii="Cambria Math" w:hAnsi="Cambria Math"/>
              </w:rPr>
              <m:t>IQ</m:t>
            </m:r>
          </m:e>
          <m:sub>
            <m:r>
              <w:rPr>
                <w:rFonts w:ascii="Cambria Math" w:hAnsi="Cambria Math"/>
              </w:rPr>
              <m:t>f</m:t>
            </m:r>
          </m:sub>
        </m:sSub>
      </m:oMath>
      <w:r>
        <w:t xml:space="preserve"> signal over the pixels of that ROI, to obtain a vector </w:t>
      </w:r>
      <m:oMath>
        <m:sSubSup>
          <m:sSubSupPr>
            <m:ctrlPr>
              <w:rPr>
                <w:rFonts w:ascii="Cambria Math" w:hAnsi="Cambria Math"/>
              </w:rPr>
            </m:ctrlPr>
          </m:sSubSupPr>
          <m:e>
            <m:r>
              <m:rPr>
                <m:sty m:val="p"/>
              </m:rPr>
              <w:rPr>
                <w:rFonts w:ascii="Cambria Math" w:hAnsi="Cambria Math"/>
              </w:rPr>
              <m:t>IQ</m:t>
            </m:r>
          </m:e>
          <m:sub>
            <m:r>
              <w:rPr>
                <w:rFonts w:ascii="Cambria Math" w:hAnsi="Cambria Math"/>
              </w:rPr>
              <m:t>f</m:t>
            </m:r>
          </m:sub>
          <m:sup>
            <m:bar>
              <m:barPr>
                <m:pos m:val="top"/>
                <m:ctrlPr>
                  <w:rPr>
                    <w:rFonts w:ascii="Cambria Math" w:hAnsi="Cambria Math"/>
                    <w:i/>
                  </w:rPr>
                </m:ctrlPr>
              </m:barPr>
              <m:e>
                <m:r>
                  <w:rPr>
                    <w:rFonts w:ascii="Cambria Math" w:hAnsi="Cambria Math"/>
                  </w:rPr>
                  <m:t>ROI</m:t>
                </m:r>
              </m:e>
            </m:bar>
          </m:sup>
        </m:sSubSup>
      </m:oMath>
      <w:r>
        <w:t xml:space="preserve"> of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t</m:t>
            </m:r>
          </m:sub>
        </m:sSub>
      </m:oMath>
      <w:r>
        <w:t>time points.</w:t>
      </w:r>
    </w:p>
    <w:p w14:paraId="362778B4" w14:textId="666A7461" w:rsidR="0051195B" w:rsidRDefault="0051195B" w:rsidP="00E76BD0">
      <w:pPr>
        <w:pStyle w:val="ListParagraph"/>
        <w:numPr>
          <w:ilvl w:val="1"/>
          <w:numId w:val="29"/>
        </w:numPr>
        <w:ind w:left="0" w:firstLine="0"/>
      </w:pPr>
      <w:r>
        <w:t xml:space="preserve">Compute and display the Doppler spectrogram of </w:t>
      </w:r>
      <m:oMath>
        <m:sSubSup>
          <m:sSubSupPr>
            <m:ctrlPr>
              <w:rPr>
                <w:rFonts w:ascii="Cambria Math" w:hAnsi="Cambria Math"/>
              </w:rPr>
            </m:ctrlPr>
          </m:sSubSupPr>
          <m:e>
            <m:r>
              <m:rPr>
                <m:sty m:val="p"/>
              </m:rPr>
              <w:rPr>
                <w:rFonts w:ascii="Cambria Math" w:hAnsi="Cambria Math"/>
              </w:rPr>
              <m:t>IQ</m:t>
            </m:r>
          </m:e>
          <m:sub>
            <m:r>
              <w:rPr>
                <w:rFonts w:ascii="Cambria Math" w:hAnsi="Cambria Math"/>
              </w:rPr>
              <m:t>f</m:t>
            </m:r>
          </m:sub>
          <m:sup>
            <m:bar>
              <m:barPr>
                <m:pos m:val="top"/>
                <m:ctrlPr>
                  <w:rPr>
                    <w:rFonts w:ascii="Cambria Math" w:hAnsi="Cambria Math"/>
                    <w:i/>
                  </w:rPr>
                </m:ctrlPr>
              </m:barPr>
              <m:e>
                <m:r>
                  <w:rPr>
                    <w:rFonts w:ascii="Cambria Math" w:hAnsi="Cambria Math"/>
                  </w:rPr>
                  <m:t>ROI</m:t>
                </m:r>
              </m:e>
            </m:bar>
          </m:sup>
        </m:sSubSup>
      </m:oMath>
      <w:r w:rsidR="00116559">
        <w:t>, using the square magnitude of the Short-Time Fourier Transform (STFT).</w:t>
      </w:r>
    </w:p>
    <w:p w14:paraId="1A453941" w14:textId="77777777" w:rsidR="00E76BD0" w:rsidRDefault="00E76BD0" w:rsidP="00E76BD0">
      <w:pPr>
        <w:pStyle w:val="ListParagraph"/>
        <w:ind w:left="0"/>
      </w:pPr>
    </w:p>
    <w:p w14:paraId="1CE46079" w14:textId="385B4E46" w:rsidR="00116559" w:rsidRDefault="00116559" w:rsidP="00E76BD0">
      <w:pPr>
        <w:pStyle w:val="ListParagraph"/>
        <w:numPr>
          <w:ilvl w:val="2"/>
          <w:numId w:val="29"/>
        </w:numPr>
        <w:ind w:left="0" w:firstLine="0"/>
      </w:pPr>
      <w:r>
        <w:t>Set the STFT window to a 60-samples Hann window.</w:t>
      </w:r>
    </w:p>
    <w:p w14:paraId="21D6A9F9" w14:textId="77777777" w:rsidR="00E76BD0" w:rsidRDefault="00E76BD0" w:rsidP="00E76BD0">
      <w:pPr>
        <w:pStyle w:val="ListParagraph"/>
        <w:ind w:left="0"/>
      </w:pPr>
    </w:p>
    <w:p w14:paraId="396788B3" w14:textId="5B62AC2E" w:rsidR="00116559" w:rsidRDefault="00116559" w:rsidP="00E76BD0">
      <w:pPr>
        <w:pStyle w:val="ListParagraph"/>
        <w:numPr>
          <w:ilvl w:val="2"/>
          <w:numId w:val="29"/>
        </w:numPr>
        <w:ind w:left="0" w:firstLine="0"/>
      </w:pPr>
      <w:r>
        <w:t>Set the STFT overlap to 90% of the window length.</w:t>
      </w:r>
    </w:p>
    <w:p w14:paraId="737438AD" w14:textId="77777777" w:rsidR="00E76BD0" w:rsidRDefault="00E76BD0" w:rsidP="00E76BD0">
      <w:pPr>
        <w:pStyle w:val="ListParagraph"/>
        <w:ind w:left="0"/>
      </w:pPr>
    </w:p>
    <w:p w14:paraId="4E2F5829" w14:textId="0A924171" w:rsidR="00116559" w:rsidRDefault="00116559" w:rsidP="00E76BD0">
      <w:pPr>
        <w:pStyle w:val="ListParagraph"/>
        <w:numPr>
          <w:ilvl w:val="1"/>
          <w:numId w:val="29"/>
        </w:numPr>
        <w:ind w:left="0" w:firstLine="0"/>
      </w:pPr>
      <w:r>
        <w:t>Overlay the center frequency at each time point of the spectrogram.</w:t>
      </w:r>
    </w:p>
    <w:p w14:paraId="27E54D04" w14:textId="77777777" w:rsidR="00E76BD0" w:rsidRDefault="00E76BD0" w:rsidP="00E76BD0">
      <w:pPr>
        <w:pStyle w:val="ListParagraph"/>
        <w:ind w:left="0"/>
      </w:pPr>
    </w:p>
    <w:p w14:paraId="09F8E62F" w14:textId="631C6E31" w:rsidR="002E0C40" w:rsidRDefault="002E0C40" w:rsidP="00E76BD0">
      <w:pPr>
        <w:pStyle w:val="ListParagraph"/>
        <w:numPr>
          <w:ilvl w:val="1"/>
          <w:numId w:val="29"/>
        </w:numPr>
        <w:ind w:left="0" w:firstLine="0"/>
      </w:pPr>
      <w:r>
        <w:t xml:space="preserve">Convert the frequency </w:t>
      </w:r>
      <m:oMath>
        <m:r>
          <w:rPr>
            <w:rFonts w:ascii="Cambria Math" w:hAnsi="Cambria Math"/>
          </w:rPr>
          <m:t xml:space="preserve">f </m:t>
        </m:r>
      </m:oMath>
      <w:r>
        <w:t xml:space="preserve">values into blood axial velocities </w:t>
      </w:r>
      <m:oMath>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 xml:space="preserve"> </m:t>
        </m:r>
      </m:oMath>
      <w:r>
        <w:t xml:space="preserve">using the Doppler formula (Eq. 3).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speed of sound in the medium and </w:t>
      </w:r>
      <m:oMath>
        <m:sSub>
          <m:sSubPr>
            <m:ctrlPr>
              <w:rPr>
                <w:rFonts w:ascii="Cambria Math" w:hAnsi="Cambria Math"/>
                <w:i/>
              </w:rPr>
            </m:ctrlPr>
          </m:sSubPr>
          <m:e>
            <m:r>
              <w:rPr>
                <w:rFonts w:ascii="Cambria Math" w:hAnsi="Cambria Math"/>
              </w:rPr>
              <m:t>f</m:t>
            </m:r>
          </m:e>
          <m:sub>
            <m:r>
              <w:rPr>
                <w:rFonts w:ascii="Cambria Math" w:hAnsi="Cambria Math"/>
              </w:rPr>
              <m:t>TW</m:t>
            </m:r>
          </m:sub>
        </m:sSub>
      </m:oMath>
      <w:r>
        <w:t xml:space="preserve"> the center frequency of the transmitted ultrasound waveform (here </w:t>
      </w:r>
      <w:r w:rsidR="006C5645">
        <w:t>5.2</w:t>
      </w:r>
      <w:r>
        <w:t xml:space="preserve"> MHz</w:t>
      </w:r>
      <w:proofErr w:type="gramStart"/>
      <w:r>
        <w:t>).</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8"/>
        <w:gridCol w:w="850"/>
      </w:tblGrid>
      <w:tr w:rsidR="002E0C40" w:rsidRPr="00337FDA" w14:paraId="6EB48ED3" w14:textId="77777777" w:rsidTr="00AA76AF">
        <w:trPr>
          <w:jc w:val="center"/>
        </w:trPr>
        <w:tc>
          <w:tcPr>
            <w:tcW w:w="7708" w:type="dxa"/>
            <w:vAlign w:val="center"/>
          </w:tcPr>
          <w:p w14:paraId="6C780AD7" w14:textId="00D011AB" w:rsidR="002E0C40" w:rsidRPr="00337FDA" w:rsidRDefault="00E76BD0" w:rsidP="00E76BD0">
            <w:pPr>
              <w:pStyle w:val="ListParagraph"/>
              <w:ind w:left="0"/>
              <w:jc w:val="center"/>
              <w:rPr>
                <w:sz w:val="28"/>
              </w:rPr>
            </w:pPr>
            <m:oMathPara>
              <m:oMath>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f</m:t>
                    </m:r>
                  </m:num>
                  <m:den>
                    <m:r>
                      <w:rPr>
                        <w:rFonts w:ascii="Cambria Math" w:hAnsi="Cambria Math"/>
                        <w:sz w:val="28"/>
                      </w:rPr>
                      <m:t xml:space="preserve">2 </m:t>
                    </m:r>
                    <m:sSub>
                      <m:sSubPr>
                        <m:ctrlPr>
                          <w:rPr>
                            <w:rFonts w:ascii="Cambria Math" w:hAnsi="Cambria Math"/>
                            <w:i/>
                          </w:rPr>
                        </m:ctrlPr>
                      </m:sSubPr>
                      <m:e>
                        <m:r>
                          <w:rPr>
                            <w:rFonts w:ascii="Cambria Math" w:hAnsi="Cambria Math"/>
                          </w:rPr>
                          <m:t>f</m:t>
                        </m:r>
                      </m:e>
                      <m:sub>
                        <m:r>
                          <w:rPr>
                            <w:rFonts w:ascii="Cambria Math" w:hAnsi="Cambria Math"/>
                          </w:rPr>
                          <m:t>TW</m:t>
                        </m:r>
                      </m:sub>
                    </m:sSub>
                    <m:r>
                      <w:rPr>
                        <w:rFonts w:ascii="Cambria Math" w:hAnsi="Cambria Math"/>
                        <w:sz w:val="28"/>
                      </w:rPr>
                      <m:t xml:space="preserve"> </m:t>
                    </m:r>
                  </m:den>
                </m:f>
              </m:oMath>
            </m:oMathPara>
          </w:p>
        </w:tc>
        <w:tc>
          <w:tcPr>
            <w:tcW w:w="850" w:type="dxa"/>
            <w:vAlign w:val="center"/>
          </w:tcPr>
          <w:p w14:paraId="5444CE8B" w14:textId="4A3D8C92" w:rsidR="002E0C40" w:rsidRPr="00337FDA" w:rsidRDefault="002E0C40" w:rsidP="00E76BD0">
            <w:r w:rsidRPr="00337FDA">
              <w:t>E</w:t>
            </w:r>
            <w:r>
              <w:t>q. 3</w:t>
            </w:r>
          </w:p>
        </w:tc>
      </w:tr>
    </w:tbl>
    <w:p w14:paraId="7F98E260" w14:textId="77777777" w:rsidR="00337FDA" w:rsidRDefault="00337FDA" w:rsidP="00E76BD0">
      <w:pPr>
        <w:pStyle w:val="NormalWeb"/>
        <w:spacing w:before="0" w:beforeAutospacing="0" w:after="0" w:afterAutospacing="0"/>
        <w:rPr>
          <w:rFonts w:asciiTheme="minorHAnsi" w:hAnsiTheme="minorHAnsi" w:cstheme="minorHAnsi"/>
          <w:b/>
        </w:rPr>
      </w:pPr>
    </w:p>
    <w:p w14:paraId="743DE110" w14:textId="5AA5A7CD" w:rsidR="00D97412" w:rsidRDefault="006305D7" w:rsidP="00E76BD0">
      <w:pPr>
        <w:pStyle w:val="NormalWeb"/>
        <w:spacing w:before="0" w:beforeAutospacing="0" w:after="0" w:afterAutospacing="0"/>
        <w:rPr>
          <w:rFonts w:asciiTheme="minorHAnsi" w:hAnsiTheme="minorHAnsi" w:cstheme="minorHAnsi"/>
          <w:b/>
        </w:rPr>
      </w:pPr>
      <w:r w:rsidRPr="00BE5B55">
        <w:rPr>
          <w:rFonts w:asciiTheme="minorHAnsi" w:hAnsiTheme="minorHAnsi" w:cstheme="minorHAnsi"/>
          <w:b/>
        </w:rPr>
        <w:t>REPRESENTATIV</w:t>
      </w:r>
      <w:r w:rsidRPr="001B1519">
        <w:rPr>
          <w:rFonts w:asciiTheme="minorHAnsi" w:hAnsiTheme="minorHAnsi" w:cstheme="minorHAnsi"/>
          <w:b/>
        </w:rPr>
        <w:t>E RESULTS</w:t>
      </w:r>
      <w:r w:rsidR="00EF1462" w:rsidRPr="001B1519">
        <w:rPr>
          <w:rFonts w:asciiTheme="minorHAnsi" w:hAnsiTheme="minorHAnsi" w:cstheme="minorHAnsi"/>
          <w:b/>
        </w:rPr>
        <w:t xml:space="preserve">: </w:t>
      </w:r>
    </w:p>
    <w:p w14:paraId="7473747A" w14:textId="4763620E" w:rsidR="00D97412" w:rsidRDefault="00D97412" w:rsidP="00E76BD0">
      <w:r>
        <w:t>The quality of the acquisition and the post-processing is firstly assessed by visual inspection. The shape of the canal must be clearly visible in the power</w:t>
      </w:r>
      <w:r w:rsidR="006B670A">
        <w:t xml:space="preserve"> D</w:t>
      </w:r>
      <w:r>
        <w:t xml:space="preserve">oppler image, and the tissue area must appear dark. If the power Doppler signal is not restricted to the canal, it can mean that either the clutter filter step went wrong (SVD threshold is too low), </w:t>
      </w:r>
      <w:r w:rsidR="00FF1C39">
        <w:t>o</w:t>
      </w:r>
      <w:r>
        <w:t>r the probe experienced a strong movement during the acquisition.</w:t>
      </w:r>
    </w:p>
    <w:p w14:paraId="250052EC" w14:textId="77777777" w:rsidR="00E76BD0" w:rsidRDefault="00E76BD0" w:rsidP="00E76BD0"/>
    <w:p w14:paraId="469C6FBE" w14:textId="4E1D6B0C" w:rsidR="00D97412" w:rsidRDefault="00D97412" w:rsidP="00E76BD0">
      <w:r>
        <w:t xml:space="preserve">After visual inspection, the study of the spectrogram inside the canal </w:t>
      </w:r>
      <w:r w:rsidR="00FF1C39">
        <w:t xml:space="preserve">can </w:t>
      </w:r>
      <w:r>
        <w:t>provide good information on the success or fail</w:t>
      </w:r>
      <w:r w:rsidR="00FF1C39">
        <w:t>ure</w:t>
      </w:r>
      <w:r>
        <w:t xml:space="preserve"> of the experiment. The spectrogram should be one-sided (all the values above or below zeros). If the spectrogram is two-sided, aliasing is present. In that </w:t>
      </w:r>
      <w:r>
        <w:lastRenderedPageBreak/>
        <w:t xml:space="preserve">case, either the flow is too fast, or the PRF is too low. </w:t>
      </w:r>
    </w:p>
    <w:p w14:paraId="59A0850C" w14:textId="77777777" w:rsidR="00E76BD0" w:rsidRDefault="00E76BD0" w:rsidP="00E76BD0"/>
    <w:p w14:paraId="243A024B" w14:textId="5B8AC999" w:rsidR="00D97412" w:rsidRDefault="00D97412" w:rsidP="00E76BD0">
      <w:r>
        <w:t>If these quality criteria are met, the blood velocities can be extracted from any ROI in the image</w:t>
      </w:r>
      <w:r w:rsidR="00B51E9B">
        <w:t xml:space="preserve"> (</w:t>
      </w:r>
      <w:r w:rsidR="00E76BD0" w:rsidRPr="00E76BD0">
        <w:rPr>
          <w:b/>
          <w:bCs/>
        </w:rPr>
        <w:t>Figure</w:t>
      </w:r>
      <w:r w:rsidR="00B51E9B">
        <w:t xml:space="preserve"> </w:t>
      </w:r>
      <w:r w:rsidR="00196AF7" w:rsidRPr="00E76BD0">
        <w:rPr>
          <w:b/>
          <w:bCs/>
        </w:rPr>
        <w:t>2</w:t>
      </w:r>
      <w:r w:rsidR="00B51E9B" w:rsidRPr="00E76BD0">
        <w:rPr>
          <w:b/>
          <w:bCs/>
        </w:rPr>
        <w:t>C</w:t>
      </w:r>
      <w:r w:rsidR="00B51E9B">
        <w:t>)</w:t>
      </w:r>
      <w:r>
        <w:t>. Tuning the size of the ROI allow</w:t>
      </w:r>
      <w:r w:rsidR="00FF1C39">
        <w:t>s</w:t>
      </w:r>
      <w:r>
        <w:t xml:space="preserve"> </w:t>
      </w:r>
      <w:proofErr w:type="gramStart"/>
      <w:r>
        <w:t>more or less averaging</w:t>
      </w:r>
      <w:proofErr w:type="gramEnd"/>
      <w:r>
        <w:t xml:space="preserve"> of the signals. The velocity time course of a given ROI can then be used for multiple analysis such as the computation of resistivity indexes</w:t>
      </w:r>
      <w:r>
        <w:fldChar w:fldCharType="begin" w:fldLock="1"/>
      </w:r>
      <w:r w:rsidR="006611A9">
        <w:instrText>ADDIN CSL_CITATION {"citationItems":[{"id":"ITEM-1","itemData":{"DOI":"10.1038/jcbfm.2014.49","ISBN":"1559-7016","ISSN":"0271-678X","PMID":"24667916","abstract":"In vivo mapping of the full vasculature dynamics based on Ultrafast Doppler is showed noninvasively in the challenging case of the neonatal brain. Contrary to conventional pulsed-wave (PW) Doppler Ultrasound limited for &gt;40 years to the estimation of vascular indices at a single location, the ultrafast frame rate (5,000 Hz) obtained using plane-wave transmissions leads to simultaneous estimation of full Doppler spectra in all pixels of wide field-of-view images within a single cardiac cycle and high sensitivity Doppler imaging. Consequently, 2D quantitative maps of the cerebro-vascular resistivity index (RI) are processed and found in agreement with local measurements obtained on large arteries of healthy neonates using conventional PW Doppler. Changes in 2D resistivity maps are monitored during recovery after therapeutic whole-body cooling of full-term neonates treated for hypoxic ischemic encephalopathy. Arterial and venous vessels are unambiguously differentiated on the basis of their distinct hemodynamics. The high spatial (250 × 250 μm(2)) and temporal resolution (&lt;1 ms) of Ultrafast Doppler imaging combined with deep tissue penetration enable precise quantitative mapping of deep brain vascular dynamics and RI, which is far beyond the capabilities of any other imaging modality.","author":[{"dropping-particle":"","family":"Demené","given":"Charlie","non-dropping-particle":"","parse-names":false,"suffix":""},{"dropping-particle":"","family":"Pernot","given":"Mathieu","non-dropping-particle":"","parse-names":false,"suffix":""},{"dropping-particle":"","family":"Biran","given":"Valérie","non-dropping-particle":"","parse-names":false,"suffix":""},{"dropping-particle":"","family":"Alison","given":"Marianne","non-dropping-particle":"","parse-names":false,"suffix":""},{"dropping-particle":"","family":"Fink","given":"Mathias","non-dropping-particle":"","parse-names":false,"suffix":""},{"dropping-particle":"","family":"Baud","given":"Olivier","non-dropping-particle":"","parse-names":false,"suffix":""},{"dropping-particle":"","family":"Tanter","given":"Mickaël","non-dropping-particle":"","parse-names":false,"suffix":""}],"container-title":"Journal of Cerebral Blood Flow &amp; Metabolism","id":"ITEM-1","issue":"6","issued":{"date-parts":[["2014","6","26"]]},"page":"1009-1017","title":"Ultrafast Doppler Reveals the Mapping of Cerebral Vascular Resistivity in Neonates","type":"article-journal","volume":"34"},"uris":["http://www.mendeley.com/documents/?uuid=4003865e-8110-4669-8153-8a03e59912b3"]}],"mendeley":{"formattedCitation":"&lt;sup&gt;19&lt;/sup&gt;","plainTextFormattedCitation":"19","previouslyFormattedCitation":"&lt;sup&gt;19&lt;/sup&gt;"},"properties":{"noteIndex":0},"schema":"https://github.com/citation-style-language/schema/raw/master/csl-citation.json"}</w:instrText>
      </w:r>
      <w:r>
        <w:fldChar w:fldCharType="separate"/>
      </w:r>
      <w:r w:rsidR="00711037" w:rsidRPr="00711037">
        <w:rPr>
          <w:noProof/>
          <w:vertAlign w:val="superscript"/>
        </w:rPr>
        <w:t>19</w:t>
      </w:r>
      <w:r>
        <w:fldChar w:fldCharType="end"/>
      </w:r>
      <w:r>
        <w:t>, wall shear stress estimation</w:t>
      </w:r>
      <w:r>
        <w:fldChar w:fldCharType="begin" w:fldLock="1"/>
      </w:r>
      <w:r w:rsidR="006611A9">
        <w:instrText>ADDIN CSL_CITATION {"citationItems":[{"id":"ITEM-1","itemData":{"DOI":"10.1055/a-1060-0529","ISSN":"0172-4614","abstract":"&lt;p&gt;Objective Carotid plaque vulnerability assessment could guide the decision to perform endarterectomy. Ultrafast ultrasound imaging (UF) can evaluate local flow velocities over an entire 2D image, allowing measurement of the wall shear stress (WSS). We aimed at evaluating the feasibility of WSS measurement in a prospective series of patients with carotid stenosis.&lt;/p&gt;","author":[{"dropping-particle":"","family":"Goudot","given":"Guillaume","non-dropping-particle":"","parse-names":false,"suffix":""},{"dropping-particle":"","family":"Poree","given":"Jonathan","non-dropping-particle":"","parse-names":false,"suffix":""},{"dropping-particle":"","family":"Pedreira","given":"Olivier","non-dropping-particle":"","parse-names":false,"suffix":""},{"dropping-particle":"","family":"Khider","given":"Lina","non-dropping-particle":"","parse-names":false,"suffix":""},{"dropping-particle":"","family":"Julia","given":"Pierre","non-dropping-particle":"","parse-names":false,"suffix":""},{"dropping-particle":"","family":"Alsac","given":"Jean-Marc","non-dropping-particle":"","parse-names":false,"suffix":""},{"dropping-particle":"","family":"Laborie","given":"Emeline","non-dropping-particle":"","parse-names":false,"suffix":""},{"dropping-particle":"","family":"Mirault","given":"Tristan","non-dropping-particle":"","parse-names":false,"suffix":""},{"dropping-particle":"","family":"Tanter","given":"Mickael","non-dropping-particle":"","parse-names":false,"suffix":""},{"dropping-particle":"","family":"Messas","given":"Emmanuel","non-dropping-particle":"","parse-names":false,"suffix":""},{"dropping-particle":"","family":"Pernot","given":"Mathieu","non-dropping-particle":"","parse-names":false,"suffix":""}],"container-title":"Ultraschall in der Medizin - European Journal of Ultrasound","id":"ITEM-1","issued":{"date-parts":[["2019","12","19"]]},"publisher":"© Georg Thieme Verlag KG","title":"Wall Shear Stress Measurement by Ultrafast Vector Flow Imaging for Atherosclerotic Carotid Stenosis","type":"article-journal"},"uris":["http://www.mendeley.com/documents/?uuid=1cf0be50-056f-3bf9-bf96-ead1653bb0f2"]}],"mendeley":{"formattedCitation":"&lt;sup&gt;20&lt;/sup&gt;","plainTextFormattedCitation":"20","previouslyFormattedCitation":"&lt;sup&gt;20&lt;/sup&gt;"},"properties":{"noteIndex":0},"schema":"https://github.com/citation-style-language/schema/raw/master/csl-citation.json"}</w:instrText>
      </w:r>
      <w:r>
        <w:fldChar w:fldCharType="separate"/>
      </w:r>
      <w:r w:rsidR="00711037" w:rsidRPr="00711037">
        <w:rPr>
          <w:noProof/>
          <w:vertAlign w:val="superscript"/>
        </w:rPr>
        <w:t>20</w:t>
      </w:r>
      <w:r>
        <w:fldChar w:fldCharType="end"/>
      </w:r>
      <w:r>
        <w:t>, reactive hyperemia quantification</w:t>
      </w:r>
      <w:r>
        <w:fldChar w:fldCharType="begin" w:fldLock="1"/>
      </w:r>
      <w:r w:rsidR="006611A9">
        <w:instrText>ADDIN CSL_CITATION {"citationItems":[{"id":"ITEM-1","itemData":{"DOI":"10.1016/j.jcmg.2017.05.021","ISSN":"18767591","PMID":"28823737","abstract":"Objectives: The aim of this study was to investigate the potential of coronary ultrafast Doppler angiography (CUDA), a novel vascular imaging technique based on ultrafast ultrasound, to image noninvasively with high sensitivity the intramyocardial coronary vasculature and quantify the coronary blood flow dynamics. Background: Noninvasive coronary imaging techniques are currently limited to the observation of the epicardial coronary arteries. However, many studies have highlighted the importance of the coronary microcirculation and microvascular disease. Methods: CUDA was performed in vivo in open-chest procedures in 9 swine. Ultrafast plane-wave imaging at 2,000 frames/s was combined to an adaptive spatiotemporal filtering to achieve ultrahigh-sensitive imaging of the coronary blood flows. Quantification of the flow change was performed during hyperemia after a 30-s left anterior descending (LAD) artery occlusion followed by reperfusion and was compared to gold standard measurements provided by a flowmeter probe placed at a proximal location on the LAD (n = 5). Coronary flow reserve was assessed during intravenous perfusion of adenosine. Vascular damages were evaluated during a second set of experiments in which the LAD was occluded for 90 min, followed by 150 min of reperfusion to induce myocardial infarction (n = 3). Finally, the transthoracic feasibility of CUDA was assessed on 2 adult and 2 pediatric volunteers. Results: Ultrahigh-sensitive cine loops of venous and arterial intramyocardial blood flows were obtained within 1 cardiac cycle. Quantification of the coronary flow changes during hyperemia was in good agreement with gold standard measurements (r2= 0.89), as well as the assessment of coronary flow reserve (2.35 ± 0.65 vs. 2.28 ± 0.84; p = NS). On the infarcted animals, CUDA images revealed the presence of strong hyperemia and the appearance of abnormal coronary vessel structures in the reperfused LAD territory. Finally, the feasibility of transthoracic coronary vasculature imaging was shown on 4 human volunteers. Conclusions: Ultrafast Doppler imaging can map the coronary vasculature with high sensitivity and quantify intramural coronary blood flow changes.","author":[{"dropping-particle":"","family":"Maresca","given":"David","non-dropping-particle":"","parse-names":false,"suffix":""},{"dropping-particle":"","family":"Correia","given":"Mafalda","non-dropping-particle":"","parse-names":false,"suffix":""},{"dropping-particle":"","family":"Villemain","given":"Olivier","non-dropping-particle":"","parse-names":false,"suffix":""},{"dropping-particle":"","family":"Bizé","given":"Alain","non-dropping-particle":"","parse-names":false,"suffix":""},{"dropping-particle":"","family":"Sambin","given":"Lucien","non-dropping-particle":"","parse-names":false,"suffix":""},{"dropping-particle":"","family":"Tanter","given":"Mickael","non-dropping-particle":"","parse-names":false,"suffix":""},{"dropping-particle":"","family":"Ghaleh","given":"Bijan","non-dropping-particle":"","parse-names":false,"suffix":""},{"dropping-particle":"","family":"Pernot","given":"Mathieu","non-dropping-particle":"","parse-names":false,"suffix":""}],"container-title":"JACC: Cardiovascular Imaging","id":"ITEM-1","issue":"6","issued":{"date-parts":[["2018"]]},"page":"798-808","title":"Noninvasive Imaging of the Coronary Vasculature Using Ultrafast Ultrasound","type":"article-journal","volume":"11"},"uris":["http://www.mendeley.com/documents/?uuid=e7413143-374c-4625-8b6c-f665b75718d9"]}],"mendeley":{"formattedCitation":"&lt;sup&gt;14&lt;/sup&gt;","plainTextFormattedCitation":"14","previouslyFormattedCitation":"&lt;sup&gt;14&lt;/sup&gt;"},"properties":{"noteIndex":0},"schema":"https://github.com/citation-style-language/schema/raw/master/csl-citation.json"}</w:instrText>
      </w:r>
      <w:r>
        <w:fldChar w:fldCharType="separate"/>
      </w:r>
      <w:r w:rsidR="00711037" w:rsidRPr="00711037">
        <w:rPr>
          <w:noProof/>
          <w:vertAlign w:val="superscript"/>
        </w:rPr>
        <w:t>14</w:t>
      </w:r>
      <w:r>
        <w:fldChar w:fldCharType="end"/>
      </w:r>
      <w:r w:rsidR="00A65CDD">
        <w:t xml:space="preserve"> and </w:t>
      </w:r>
      <w:r w:rsidR="00FF1C39">
        <w:t>much more</w:t>
      </w:r>
      <w:r w:rsidR="00A040D9">
        <w:fldChar w:fldCharType="begin" w:fldLock="1"/>
      </w:r>
      <w:r w:rsidR="006611A9">
        <w:instrText>ADDIN CSL_CITATION {"citationItems":[{"id":"ITEM-1","itemData":{"DOI":"10.1016/j.neuroimage.2018.04.016","ISSN":"10959572","abstract":"The emergence of functional neuroimaging has dramatically accelerated our understanding of the human mind. The advent of functional Magnetic Resonance Imaging paved the way for the next decades' major discoveries in neuroscience and today remains the “gold standard” for deep brain imaging. Recent improvements in imaging technology have been somewhat limited to incremental innovations of mature techniques instead of breakthroughs. Recently, the use of ultrasonic plane waves transmitted at ultrafast frame rates was shown to highly increase Doppler ultrasound sensitivity to blood flows in small vessels in rodents. By identifying regions of brain activation through neurovascular coupling, Ultrafast Doppler was entering into the world of preclinical neuroimaging. The combination of many advantages, including high spatio-temporal resolution, deep penetration, high sensitivity and portability provided unique information about brain function. Recently, Ultrafast Doppler imaging was found able to non-invasively image the spatial and temporal dynamics of microvascular changes during seizures and interictal periods with an unprecedented resolution at bedside. This review summarizes the technical basis, the added value and the clinical perspectives provided by this new brain imaging modality that could create a breakthrough in the knowledge of brain hemodynamics, brain insult, and neuroprotection.","author":[{"dropping-particle":"","family":"Demené","given":"Charlie","non-dropping-particle":"","parse-names":false,"suffix":""},{"dropping-particle":"","family":"Mairesse","given":"Jérôme","non-dropping-particle":"","parse-names":false,"suffix":""},{"dropping-particle":"","family":"Baranger","given":"Jérôme","non-dropping-particle":"","parse-names":false,"suffix":""},{"dropping-particle":"","family":"Tanter","given":"Mickael","non-dropping-particle":"","parse-names":false,"suffix":""},{"dropping-particle":"","family":"Baud","given":"Olivier","non-dropping-particle":"","parse-names":false,"suffix":""}],"container-title":"NeuroImage","id":"ITEM-1","issued":{"date-parts":[["2019"]]},"page":"851-856","publisher":"Elsevier Inc.","title":"Ultrafast Doppler for neonatal brain imaging","type":"article-journal","volume":"185"},"uris":["http://www.mendeley.com/documents/?uuid=92056418-cae3-450c-8e8f-e5dc839ecb84"]}],"mendeley":{"formattedCitation":"&lt;sup&gt;21&lt;/sup&gt;","plainTextFormattedCitation":"21","previouslyFormattedCitation":"&lt;sup&gt;21&lt;/sup&gt;"},"properties":{"noteIndex":0},"schema":"https://github.com/citation-style-language/schema/raw/master/csl-citation.json"}</w:instrText>
      </w:r>
      <w:r w:rsidR="00A040D9">
        <w:fldChar w:fldCharType="separate"/>
      </w:r>
      <w:r w:rsidR="00711037" w:rsidRPr="00711037">
        <w:rPr>
          <w:noProof/>
          <w:vertAlign w:val="superscript"/>
        </w:rPr>
        <w:t>21</w:t>
      </w:r>
      <w:r w:rsidR="00A040D9">
        <w:fldChar w:fldCharType="end"/>
      </w:r>
      <w:r w:rsidR="00A040D9">
        <w:fldChar w:fldCharType="begin" w:fldLock="1"/>
      </w:r>
      <w:r w:rsidR="006611A9">
        <w:instrText>ADDIN CSL_CITATION {"citationItems":[{"id":"ITEM-1","itemData":{"DOI":"10.1016/j.jcmg.2019.09.019","ISSN":"1936878X","PMID":"31734211","abstract":"Ultrasound techniques currently used in echocardiography are limited by conventional frame rates. Ultrafast ultrasound imaging is able to capture images at frame rates up to 100 times faster compared with conventional imaging. Specific applications of this technology have been developed and tested for clinical use in pediatric and adult cardiac imaging. These include ultrafast Doppler or vector flow imaging, shear wave imaging, electromechanical wave imaging, and backscatter tensor imaging. The principles of these applications are explained in this manuscript with illustrations on how these methods could be applied in clinical practice. Ultrafast ultrasound has great clinical potential in the assessment of cardiac function, in noninvasive hemodynamic analysis, while providing novel techniques for imaging coronary perfusion and evaluating rhythm disorders.","author":[{"dropping-particle":"","family":"Villemain","given":"Olivier","non-dropping-particle":"","parse-names":false,"suffix":""},{"dropping-particle":"","family":"Baranger","given":"Jérôme","non-dropping-particle":"","parse-names":false,"suffix":""},{"dropping-particle":"","family":"Friedberg","given":"Mark K.","non-dropping-particle":"","parse-names":false,"suffix":""},{"dropping-particle":"","family":"Papadacci","given":"Clément","non-dropping-particle":"","parse-names":false,"suffix":""},{"dropping-particle":"","family":"Dizeux","given":"Alexandre","non-dropping-particle":"","parse-names":false,"suffix":""},{"dropping-particle":"","family":"Messas","given":"Emmanuel","non-dropping-particle":"","parse-names":false,"suffix":""},{"dropping-particle":"","family":"Tanter","given":"Mickael","non-dropping-particle":"","parse-names":false,"suffix":""},{"dropping-particle":"","family":"Pernot","given":"Mathieu","non-dropping-particle":"","parse-names":false,"suffix":""},{"dropping-particle":"","family":"Mertens","given":"Luc","non-dropping-particle":"","parse-names":false,"suffix":""}],"container-title":"JACC: Cardiovascular Imaging","id":"ITEM-1","issued":{"date-parts":[["2019","11"]]},"title":"Ultrafast Ultrasound Imaging in Pediatric and Adult Cardiology","type":"article-journal"},"uris":["http://www.mendeley.com/documents/?uuid=a128bb22-b112-4c3a-8f7c-dbf6c08097de"]}],"mendeley":{"formattedCitation":"&lt;sup&gt;22&lt;/sup&gt;","plainTextFormattedCitation":"22","previouslyFormattedCitation":"&lt;sup&gt;22&lt;/sup&gt;"},"properties":{"noteIndex":0},"schema":"https://github.com/citation-style-language/schema/raw/master/csl-citation.json"}</w:instrText>
      </w:r>
      <w:r w:rsidR="00A040D9">
        <w:fldChar w:fldCharType="separate"/>
      </w:r>
      <w:r w:rsidR="00711037" w:rsidRPr="00711037">
        <w:rPr>
          <w:noProof/>
          <w:vertAlign w:val="superscript"/>
        </w:rPr>
        <w:t>22</w:t>
      </w:r>
      <w:r w:rsidR="00A040D9">
        <w:fldChar w:fldCharType="end"/>
      </w:r>
      <w:r w:rsidR="00A65CDD">
        <w:t>.</w:t>
      </w:r>
    </w:p>
    <w:p w14:paraId="5F2A9127" w14:textId="01F394DF" w:rsidR="00B17DD0" w:rsidRDefault="00B17DD0" w:rsidP="00E76BD0"/>
    <w:p w14:paraId="78A2DF6A" w14:textId="07BDA77A" w:rsidR="00B17DD0" w:rsidRDefault="00B17DD0" w:rsidP="00E76BD0">
      <w:r w:rsidRPr="00E76BD0">
        <w:rPr>
          <w:b/>
          <w:bCs/>
        </w:rPr>
        <w:t xml:space="preserve">Figure </w:t>
      </w:r>
      <w:r w:rsidR="00196AF7" w:rsidRPr="00E76BD0">
        <w:rPr>
          <w:b/>
          <w:bCs/>
        </w:rPr>
        <w:t>3</w:t>
      </w:r>
      <w:r w:rsidRPr="00E76BD0">
        <w:rPr>
          <w:b/>
          <w:bCs/>
        </w:rPr>
        <w:t>A-D</w:t>
      </w:r>
      <w:r>
        <w:t xml:space="preserve"> shows the transposition of this protocol to various in vivo applications. In particular, the neonate brain acquisition (</w:t>
      </w:r>
      <w:r w:rsidR="00E76BD0" w:rsidRPr="00E76BD0">
        <w:rPr>
          <w:b/>
          <w:bCs/>
        </w:rPr>
        <w:t>Figure</w:t>
      </w:r>
      <w:r>
        <w:t xml:space="preserve"> </w:t>
      </w:r>
      <w:r w:rsidR="00196AF7" w:rsidRPr="00E76BD0">
        <w:rPr>
          <w:b/>
          <w:bCs/>
        </w:rPr>
        <w:t>3</w:t>
      </w:r>
      <w:r w:rsidRPr="00E76BD0">
        <w:rPr>
          <w:b/>
          <w:bCs/>
        </w:rPr>
        <w:t>B</w:t>
      </w:r>
      <w:r>
        <w:t xml:space="preserve">) exhibits vessels with very different flow characteristics, from small cortical venules and arterioles to the major </w:t>
      </w:r>
      <w:r w:rsidRPr="00B17DD0">
        <w:t>pericallosal artery</w:t>
      </w:r>
      <w:r>
        <w:t>.</w:t>
      </w:r>
      <w:r w:rsidRPr="00B17DD0">
        <w:t xml:space="preserve"> </w:t>
      </w:r>
      <w:r w:rsidR="00E76BD0" w:rsidRPr="00E76BD0">
        <w:rPr>
          <w:b/>
          <w:bCs/>
        </w:rPr>
        <w:t>Figure</w:t>
      </w:r>
      <w:r>
        <w:t xml:space="preserve"> </w:t>
      </w:r>
      <w:r w:rsidR="00196AF7" w:rsidRPr="006B670A">
        <w:rPr>
          <w:b/>
          <w:bCs/>
        </w:rPr>
        <w:t>3</w:t>
      </w:r>
      <w:r w:rsidRPr="006B670A">
        <w:rPr>
          <w:b/>
          <w:bCs/>
        </w:rPr>
        <w:t>D</w:t>
      </w:r>
      <w:r>
        <w:t xml:space="preserve"> illustrates the</w:t>
      </w:r>
      <w:r w:rsidR="00332B0B">
        <w:t xml:space="preserve"> </w:t>
      </w:r>
      <w:r>
        <w:t xml:space="preserve">ability of ultrafast Doppler to extract blood flow signal in a strongly moving organ such as the myocardium. </w:t>
      </w:r>
    </w:p>
    <w:p w14:paraId="1D3DE27B" w14:textId="77777777" w:rsidR="00E20965" w:rsidRPr="00B17DD0" w:rsidRDefault="00E20965" w:rsidP="00E76BD0">
      <w:pPr>
        <w:rPr>
          <w:rFonts w:asciiTheme="minorHAnsi" w:hAnsiTheme="minorHAnsi" w:cstheme="minorHAnsi"/>
          <w:color w:val="808080" w:themeColor="background1" w:themeShade="80"/>
        </w:rPr>
      </w:pPr>
    </w:p>
    <w:p w14:paraId="069257D4" w14:textId="15FCBD41" w:rsidR="007A4DD6" w:rsidRDefault="00B32616" w:rsidP="00E76BD0">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1BF5300C" w14:textId="77777777" w:rsidR="00196AF7" w:rsidRDefault="00196AF7" w:rsidP="00E76BD0">
      <w:pPr>
        <w:rPr>
          <w:rFonts w:asciiTheme="minorHAnsi" w:hAnsiTheme="minorHAnsi" w:cstheme="minorHAnsi"/>
          <w:color w:val="808080"/>
        </w:rPr>
      </w:pPr>
    </w:p>
    <w:p w14:paraId="5C7552F8" w14:textId="17F286B4" w:rsidR="00196AF7" w:rsidRDefault="00332B0B" w:rsidP="00E76BD0">
      <w:r w:rsidRPr="00332B0B">
        <w:rPr>
          <w:rFonts w:asciiTheme="minorHAnsi" w:hAnsiTheme="minorHAnsi" w:cstheme="minorHAnsi"/>
          <w:b/>
          <w:bCs/>
          <w:color w:val="auto"/>
        </w:rPr>
        <w:t>Figure 1</w:t>
      </w:r>
      <w:r w:rsidR="006B670A">
        <w:rPr>
          <w:rFonts w:asciiTheme="minorHAnsi" w:hAnsiTheme="minorHAnsi" w:cstheme="minorHAnsi"/>
          <w:color w:val="auto"/>
        </w:rPr>
        <w:t>:</w:t>
      </w:r>
      <w:r w:rsidR="00196AF7" w:rsidRPr="00BF155D">
        <w:rPr>
          <w:rFonts w:asciiTheme="minorHAnsi" w:hAnsiTheme="minorHAnsi" w:cstheme="minorHAnsi"/>
          <w:color w:val="auto"/>
        </w:rPr>
        <w:t xml:space="preserve"> </w:t>
      </w:r>
      <w:r w:rsidR="00196AF7" w:rsidRPr="00E76BD0">
        <w:rPr>
          <w:rFonts w:asciiTheme="minorHAnsi" w:hAnsiTheme="minorHAnsi" w:cstheme="minorHAnsi"/>
          <w:b/>
          <w:bCs/>
          <w:color w:val="auto"/>
        </w:rPr>
        <w:t>Conventional and Ultrafast Ultrasound Imaging</w:t>
      </w:r>
      <w:r w:rsidR="00E76BD0" w:rsidRPr="00E76BD0">
        <w:rPr>
          <w:rFonts w:asciiTheme="minorHAnsi" w:hAnsiTheme="minorHAnsi" w:cstheme="minorHAnsi"/>
          <w:b/>
          <w:bCs/>
          <w:color w:val="auto"/>
        </w:rPr>
        <w:t>.</w:t>
      </w:r>
      <w:r w:rsidR="00E76BD0">
        <w:rPr>
          <w:rFonts w:asciiTheme="minorHAnsi" w:hAnsiTheme="minorHAnsi" w:cstheme="minorHAnsi"/>
          <w:color w:val="auto"/>
        </w:rPr>
        <w:t xml:space="preserve"> </w:t>
      </w:r>
      <w:r w:rsidR="00196AF7" w:rsidRPr="00E20965">
        <w:rPr>
          <w:rFonts w:asciiTheme="minorHAnsi" w:hAnsiTheme="minorHAnsi" w:cstheme="minorHAnsi"/>
          <w:color w:val="auto"/>
        </w:rPr>
        <w:t xml:space="preserve">Legend: </w:t>
      </w:r>
      <w:r w:rsidR="00196AF7" w:rsidRPr="00E20965">
        <w:rPr>
          <w:rFonts w:asciiTheme="minorHAnsi" w:hAnsiTheme="minorHAnsi" w:cstheme="minorHAnsi"/>
          <w:b/>
          <w:bCs/>
          <w:color w:val="auto"/>
        </w:rPr>
        <w:t>(Left)</w:t>
      </w:r>
      <w:r w:rsidR="00196AF7" w:rsidRPr="00E20965">
        <w:rPr>
          <w:rFonts w:asciiTheme="minorHAnsi" w:hAnsiTheme="minorHAnsi" w:cstheme="minorHAnsi"/>
          <w:color w:val="auto"/>
        </w:rPr>
        <w:t xml:space="preserve"> Conventional imaging with focused emission. </w:t>
      </w:r>
      <w:r w:rsidR="00196AF7" w:rsidRPr="00E20965">
        <w:rPr>
          <w:rFonts w:asciiTheme="minorHAnsi" w:hAnsiTheme="minorHAnsi" w:cstheme="minorHAnsi"/>
          <w:b/>
          <w:bCs/>
          <w:color w:val="auto"/>
        </w:rPr>
        <w:t>(Right)</w:t>
      </w:r>
      <w:r w:rsidR="00196AF7" w:rsidRPr="00E20965">
        <w:rPr>
          <w:rFonts w:asciiTheme="minorHAnsi" w:hAnsiTheme="minorHAnsi" w:cstheme="minorHAnsi"/>
          <w:color w:val="auto"/>
        </w:rPr>
        <w:t xml:space="preserve"> Ultrafast imaging with plane wave emission. (</w:t>
      </w:r>
      <w:r w:rsidR="00196AF7" w:rsidRPr="00E20965">
        <w:rPr>
          <w:color w:val="auto"/>
        </w:rPr>
        <w:t xml:space="preserve">adapted </w:t>
      </w:r>
      <w:r w:rsidR="00196AF7">
        <w:t xml:space="preserve">from </w:t>
      </w:r>
      <w:proofErr w:type="spellStart"/>
      <w:r w:rsidR="00196AF7">
        <w:t>Villemain</w:t>
      </w:r>
      <w:proofErr w:type="spellEnd"/>
      <w:r w:rsidR="00196AF7">
        <w:t xml:space="preserve"> </w:t>
      </w:r>
      <w:r w:rsidR="00E76BD0" w:rsidRPr="00E76BD0">
        <w:t>et al.</w:t>
      </w:r>
      <w:r w:rsidR="00A040D9">
        <w:rPr>
          <w:i/>
        </w:rPr>
        <w:fldChar w:fldCharType="begin" w:fldLock="1"/>
      </w:r>
      <w:r w:rsidR="006611A9">
        <w:rPr>
          <w:i/>
        </w:rPr>
        <w:instrText>ADDIN CSL_CITATION {"citationItems":[{"id":"ITEM-1","itemData":{"DOI":"10.1016/j.jcmg.2019.09.019","ISSN":"1936878X","PMID":"31734211","abstract":"Ultrasound techniques currently used in echocardiography are limited by conventional frame rates. Ultrafast ultrasound imaging is able to capture images at frame rates up to 100 times faster compared with conventional imaging. Specific applications of this technology have been developed and tested for clinical use in pediatric and adult cardiac imaging. These include ultrafast Doppler or vector flow imaging, shear wave imaging, electromechanical wave imaging, and backscatter tensor imaging. The principles of these applications are explained in this manuscript with illustrations on how these methods could be applied in clinical practice. Ultrafast ultrasound has great clinical potential in the assessment of cardiac function, in noninvasive hemodynamic analysis, while providing novel techniques for imaging coronary perfusion and evaluating rhythm disorders.","author":[{"dropping-particle":"","family":"Villemain","given":"Olivier","non-dropping-particle":"","parse-names":false,"suffix":""},{"dropping-particle":"","family":"Baranger","given":"Jérôme","non-dropping-particle":"","parse-names":false,"suffix":""},{"dropping-particle":"","family":"Friedberg","given":"Mark K.","non-dropping-particle":"","parse-names":false,"suffix":""},{"dropping-particle":"","family":"Papadacci","given":"Clément","non-dropping-particle":"","parse-names":false,"suffix":""},{"dropping-particle":"","family":"Dizeux","given":"Alexandre","non-dropping-particle":"","parse-names":false,"suffix":""},{"dropping-particle":"","family":"Messas","given":"Emmanuel","non-dropping-particle":"","parse-names":false,"suffix":""},{"dropping-particle":"","family":"Tanter","given":"Mickael","non-dropping-particle":"","parse-names":false,"suffix":""},{"dropping-particle":"","family":"Pernot","given":"Mathieu","non-dropping-particle":"","parse-names":false,"suffix":""},{"dropping-particle":"","family":"Mertens","given":"Luc","non-dropping-particle":"","parse-names":false,"suffix":""}],"container-title":"JACC: Cardiovascular Imaging","id":"ITEM-1","issued":{"date-parts":[["2019","11"]]},"title":"Ultrafast Ultrasound Imaging in Pediatric and Adult Cardiology","type":"article-journal"},"uris":["http://www.mendeley.com/documents/?uuid=a128bb22-b112-4c3a-8f7c-dbf6c08097de"]}],"mendeley":{"formattedCitation":"&lt;sup&gt;22&lt;/sup&gt;","plainTextFormattedCitation":"22","previouslyFormattedCitation":"&lt;sup&gt;22&lt;/sup&gt;"},"properties":{"noteIndex":0},"schema":"https://github.com/citation-style-language/schema/raw/master/csl-citation.json"}</w:instrText>
      </w:r>
      <w:r w:rsidR="00A040D9">
        <w:rPr>
          <w:i/>
          <w:vertAlign w:val="superscript"/>
        </w:rPr>
        <w:fldChar w:fldCharType="separate"/>
      </w:r>
      <w:r w:rsidR="00711037" w:rsidRPr="00711037">
        <w:rPr>
          <w:noProof/>
          <w:vertAlign w:val="superscript"/>
        </w:rPr>
        <w:t>22</w:t>
      </w:r>
      <w:r w:rsidR="00A040D9">
        <w:rPr>
          <w:i/>
        </w:rPr>
        <w:fldChar w:fldCharType="end"/>
      </w:r>
      <w:r w:rsidR="00196AF7">
        <w:t>)</w:t>
      </w:r>
      <w:r w:rsidR="00E76BD0">
        <w:t>.</w:t>
      </w:r>
    </w:p>
    <w:p w14:paraId="36D5A285" w14:textId="77777777" w:rsidR="00E76BD0" w:rsidRDefault="00E76BD0" w:rsidP="00E76BD0"/>
    <w:p w14:paraId="3F26541E" w14:textId="49E3DCD9" w:rsidR="00196AF7" w:rsidRDefault="00E76BD0" w:rsidP="00E76BD0">
      <w:r w:rsidRPr="00E76BD0">
        <w:rPr>
          <w:b/>
          <w:bCs/>
        </w:rPr>
        <w:t xml:space="preserve">Figure </w:t>
      </w:r>
      <w:r w:rsidR="006B670A" w:rsidRPr="00E76BD0">
        <w:rPr>
          <w:b/>
          <w:bCs/>
        </w:rPr>
        <w:t>2:</w:t>
      </w:r>
      <w:r w:rsidRPr="00E76BD0">
        <w:rPr>
          <w:b/>
          <w:bCs/>
        </w:rPr>
        <w:t xml:space="preserve"> Ultrafast Doppler protocol workflow.</w:t>
      </w:r>
      <w:r>
        <w:t xml:space="preserve"> (</w:t>
      </w:r>
      <w:r w:rsidRPr="00E76BD0">
        <w:rPr>
          <w:b/>
          <w:bCs/>
        </w:rPr>
        <w:t>A</w:t>
      </w:r>
      <w:r>
        <w:t>) Experimental setup including the ultrafast-enabled scanner and the Doppler flow phantom. The dashed rectangle on the phantom indicates the footprint of the ultrasound transducer. (</w:t>
      </w:r>
      <w:r w:rsidRPr="00E76BD0">
        <w:rPr>
          <w:b/>
          <w:bCs/>
        </w:rPr>
        <w:t>B</w:t>
      </w:r>
      <w:r>
        <w:t>) Automated data acquisition chain and post-processing triggered by a simple user button-press. (</w:t>
      </w:r>
      <w:r w:rsidRPr="00E76BD0">
        <w:rPr>
          <w:b/>
          <w:bCs/>
        </w:rPr>
        <w:t>C</w:t>
      </w:r>
      <w:r>
        <w:t>) (Top) Extraction of blood flow signal and suppression of the tissue background noise (“clutter filter”) and display of the blood spectrogram in any ROI of the field of view. (Bottom) Spectrogram showing the blood velocity distribution in the ROI at different time points. The mean velocity in the ROI is traced in dashed green.</w:t>
      </w:r>
    </w:p>
    <w:p w14:paraId="78F7C1F6" w14:textId="77777777" w:rsidR="00E76BD0" w:rsidRDefault="00E76BD0" w:rsidP="00E76BD0"/>
    <w:p w14:paraId="7C7803F4" w14:textId="1786DCA0" w:rsidR="00E76BD0" w:rsidRPr="00E76BD0" w:rsidRDefault="00E76BD0" w:rsidP="00E76BD0">
      <w:r w:rsidRPr="00E76BD0">
        <w:rPr>
          <w:b/>
          <w:bCs/>
        </w:rPr>
        <w:t>Figure 3: Power Doppler images</w:t>
      </w:r>
      <w:r>
        <w:rPr>
          <w:b/>
          <w:bCs/>
        </w:rPr>
        <w:t xml:space="preserve">. </w:t>
      </w:r>
      <w:r>
        <w:t>Ultrafast Doppler acquisitions on several organs. (</w:t>
      </w:r>
      <w:r w:rsidRPr="00E76BD0">
        <w:rPr>
          <w:b/>
          <w:bCs/>
        </w:rPr>
        <w:t>A</w:t>
      </w:r>
      <w:r>
        <w:t>) Adult transplanted kidney, (</w:t>
      </w:r>
      <w:r>
        <w:rPr>
          <w:b/>
          <w:bCs/>
        </w:rPr>
        <w:t>B</w:t>
      </w:r>
      <w:r>
        <w:t>) Sagittal view of a human neonate brain, (</w:t>
      </w:r>
      <w:r>
        <w:rPr>
          <w:b/>
          <w:bCs/>
        </w:rPr>
        <w:t>C</w:t>
      </w:r>
      <w:r>
        <w:t>) Adult thyroid, (</w:t>
      </w:r>
      <w:r>
        <w:rPr>
          <w:b/>
          <w:bCs/>
        </w:rPr>
        <w:t>D</w:t>
      </w:r>
      <w:r>
        <w:t>)  Intramural coronary vasculature in open-chest swine experiments, (</w:t>
      </w:r>
      <w:r>
        <w:rPr>
          <w:b/>
          <w:bCs/>
        </w:rPr>
        <w:t>E</w:t>
      </w:r>
      <w:r>
        <w:t xml:space="preserve">) 3D directional power Doppler of </w:t>
      </w:r>
      <w:r w:rsidRPr="00C13041">
        <w:t>the carotid artery and the jugular vein of a healthy volunteer</w:t>
      </w:r>
      <w:r>
        <w:t xml:space="preserve"> (blue = descending flow, red = ascending flow). Several spectrograms are extracted for different ROI. (</w:t>
      </w:r>
      <w:r w:rsidRPr="00E76BD0">
        <w:rPr>
          <w:b/>
          <w:bCs/>
        </w:rPr>
        <w:t>A-C</w:t>
      </w:r>
      <w:r>
        <w:t xml:space="preserve"> are adapted from </w:t>
      </w:r>
      <w:proofErr w:type="spellStart"/>
      <w:r>
        <w:t>Baranger</w:t>
      </w:r>
      <w:proofErr w:type="spellEnd"/>
      <w:r>
        <w:t xml:space="preserve"> </w:t>
      </w:r>
      <w:r w:rsidRPr="00E76BD0">
        <w:t>et al.</w:t>
      </w:r>
      <w:r>
        <w:rPr>
          <w:i/>
        </w:rPr>
        <w:fldChar w:fldCharType="begin" w:fldLock="1"/>
      </w:r>
      <w:r>
        <w:rPr>
          <w:i/>
        </w:rPr>
        <w:instrText>ADDIN CSL_CITATION {"citationItems":[{"id":"ITEM-1","itemData":{"DOI":"10.1109/TMI.2018.2789499","ISSN":"1558254X","abstract":"Singular value decomposition of ultrafast imaging ultrasonic data sets has recently been shown to build a vector basis far more adapted to the discrimination of tissue and blood flow than the classical Fourier basis, improving by large factor clutter filtering and blood flow estimation. However, the question of optimally estimating the boundary between the tissue subspace and the blood flow subspace remained unanswered. Here, we introduce an efficient estimator for automatic thresholding of subspaces and compare it to an exhaustive list of thirteen estimators that could achieve this task based on the main characteristics of the singular components, namely the singular values, the temporal singular vectors, and the spatial singular vectors. The performance of those fourteen estimators was tested in vitro in a large set of controlled experimental conditions with different tissue motion and flow speeds on a phantom. The estimator based on the degree of resemblance of spatial singular vectors outperformed all others. Apart from solving the thresholding problem, the additional benefit with this estimator was its denoising capabilities, strongly increasing the contrast to noise ratio and lowering the noise floor by at least 5 dB. This confirms that, contrary to conventional clutter filtering techniques that are almost exclusively based on temporal characteristics, efficient clutter filtering of ultrafast Doppler imaging cannot overlook space. Finally, this estimator was applied in vivo on various organs (human brain, kidney, carotid, and thyroid) and showed efficient clutter filtering and noise suppression, improving largely the dynamic range of the obtained ultrafast power Doppler images.","author":[{"dropping-particle":"","family":"Baranger","given":"Jerome","non-dropping-particle":"","parse-names":false,"suffix":""},{"dropping-particle":"","family":"Arnal","given":"Bastien","non-dropping-particle":"","parse-names":false,"suffix":""},{"dropping-particle":"","family":"Perren","given":"Fabienne","non-dropping-particle":"","parse-names":false,"suffix":""},{"dropping-particle":"","family":"Baud","given":"Olivier","non-dropping-particle":"","parse-names":false,"suffix":""},{"dropping-particle":"","family":"Tanter","given":"Mickael","non-dropping-particle":"","parse-names":false,"suffix":""},{"dropping-particle":"","family":"Demene","given":"Charlie","non-dropping-particle":"","parse-names":false,"suffix":""}],"container-title":"IEEE Transactions on Medical Imaging","id":"ITEM-1","issue":"7","issued":{"date-parts":[["2018","7"]]},"page":"1574-1586","title":"Adaptive Spatiotemporal SVD Clutter Filtering for Ultrafast Doppler Imaging Using Similarity of Spatial Singular Vectors","type":"article-journal","volume":"37"},"uris":["http://www.mendeley.com/documents/?uuid=44b68434-cd5c-40f0-b701-2d1358faf6e8"]}],"mendeley":{"formattedCitation":"&lt;sup&gt;18&lt;/sup&gt;","plainTextFormattedCitation":"18","previouslyFormattedCitation":"&lt;sup&gt;18&lt;/sup&gt;"},"properties":{"noteIndex":0},"schema":"https://github.com/citation-style-language/schema/raw/master/csl-citation.json"}</w:instrText>
      </w:r>
      <w:r>
        <w:rPr>
          <w:i/>
          <w:vertAlign w:val="superscript"/>
        </w:rPr>
        <w:fldChar w:fldCharType="separate"/>
      </w:r>
      <w:r w:rsidRPr="00711037">
        <w:rPr>
          <w:noProof/>
          <w:vertAlign w:val="superscript"/>
        </w:rPr>
        <w:t>18</w:t>
      </w:r>
      <w:r>
        <w:rPr>
          <w:i/>
        </w:rPr>
        <w:fldChar w:fldCharType="end"/>
      </w:r>
      <w:r>
        <w:t xml:space="preserve">, </w:t>
      </w:r>
      <w:r w:rsidRPr="00E76BD0">
        <w:rPr>
          <w:b/>
          <w:bCs/>
        </w:rPr>
        <w:t>D</w:t>
      </w:r>
      <w:r>
        <w:t xml:space="preserve"> is adapted from </w:t>
      </w:r>
      <w:proofErr w:type="spellStart"/>
      <w:r>
        <w:t>Maresca</w:t>
      </w:r>
      <w:proofErr w:type="spellEnd"/>
      <w:r>
        <w:t xml:space="preserve"> </w:t>
      </w:r>
      <w:r w:rsidRPr="00E76BD0">
        <w:t>et al.</w:t>
      </w:r>
      <w:r>
        <w:rPr>
          <w:i/>
        </w:rPr>
        <w:fldChar w:fldCharType="begin" w:fldLock="1"/>
      </w:r>
      <w:r>
        <w:rPr>
          <w:i/>
        </w:rPr>
        <w:instrText>ADDIN CSL_CITATION {"citationItems":[{"id":"ITEM-1","itemData":{"DOI":"10.1016/j.jcmg.2017.05.021","ISSN":"18767591","PMID":"28823737","abstract":"Objectives: The aim of this study was to investigate the potential of coronary ultrafast Doppler angiography (CUDA), a novel vascular imaging technique based on ultrafast ultrasound, to image noninvasively with high sensitivity the intramyocardial coronary vasculature and quantify the coronary blood flow dynamics. Background: Noninvasive coronary imaging techniques are currently limited to the observation of the epicardial coronary arteries. However, many studies have highlighted the importance of the coronary microcirculation and microvascular disease. Methods: CUDA was performed in vivo in open-chest procedures in 9 swine. Ultrafast plane-wave imaging at 2,000 frames/s was combined to an adaptive spatiotemporal filtering to achieve ultrahigh-sensitive imaging of the coronary blood flows. Quantification of the flow change was performed during hyperemia after a 30-s left anterior descending (LAD) artery occlusion followed by reperfusion and was compared to gold standard measurements provided by a flowmeter probe placed at a proximal location on the LAD (n = 5). Coronary flow reserve was assessed during intravenous perfusion of adenosine. Vascular damages were evaluated during a second set of experiments in which the LAD was occluded for 90 min, followed by 150 min of reperfusion to induce myocardial infarction (n = 3). Finally, the transthoracic feasibility of CUDA was assessed on 2 adult and 2 pediatric volunteers. Results: Ultrahigh-sensitive cine loops of venous and arterial intramyocardial blood flows were obtained within 1 cardiac cycle. Quantification of the coronary flow changes during hyperemia was in good agreement with gold standard measurements (r2= 0.89), as well as the assessment of coronary flow reserve (2.35 ± 0.65 vs. 2.28 ± 0.84; p = NS). On the infarcted animals, CUDA images revealed the presence of strong hyperemia and the appearance of abnormal coronary vessel structures in the reperfused LAD territory. Finally, the feasibility of transthoracic coronary vasculature imaging was shown on 4 human volunteers. Conclusions: Ultrafast Doppler imaging can map the coronary vasculature with high sensitivity and quantify intramural coronary blood flow changes.","author":[{"dropping-particle":"","family":"Maresca","given":"David","non-dropping-particle":"","parse-names":false,"suffix":""},{"dropping-particle":"","family":"Correia","given":"Mafalda","non-dropping-particle":"","parse-names":false,"suffix":""},{"dropping-particle":"","family":"Villemain","given":"Olivier","non-dropping-particle":"","parse-names":false,"suffix":""},{"dropping-particle":"","family":"Bizé","given":"Alain","non-dropping-particle":"","parse-names":false,"suffix":""},{"dropping-particle":"","family":"Sambin","given":"Lucien","non-dropping-particle":"","parse-names":false,"suffix":""},{"dropping-particle":"","family":"Tanter","given":"Mickael","non-dropping-particle":"","parse-names":false,"suffix":""},{"dropping-particle":"","family":"Ghaleh","given":"Bijan","non-dropping-particle":"","parse-names":false,"suffix":""},{"dropping-particle":"","family":"Pernot","given":"Mathieu","non-dropping-particle":"","parse-names":false,"suffix":""}],"container-title":"JACC: Cardiovascular Imaging","id":"ITEM-1","issue":"6","issued":{"date-parts":[["2018"]]},"page":"798-808","title":"Noninvasive Imaging of the Coronary Vasculature Using Ultrafast Ultrasound","type":"article-journal","volume":"11"},"uris":["http://www.mendeley.com/documents/?uuid=e7413143-374c-4625-8b6c-f665b75718d9"]}],"mendeley":{"formattedCitation":"&lt;sup&gt;14&lt;/sup&gt;","plainTextFormattedCitation":"14","previouslyFormattedCitation":"&lt;sup&gt;14&lt;/sup&gt;"},"properties":{"noteIndex":0},"schema":"https://github.com/citation-style-language/schema/raw/master/csl-citation.json"}</w:instrText>
      </w:r>
      <w:r>
        <w:rPr>
          <w:i/>
        </w:rPr>
        <w:fldChar w:fldCharType="separate"/>
      </w:r>
      <w:r w:rsidRPr="00711037">
        <w:rPr>
          <w:noProof/>
          <w:vertAlign w:val="superscript"/>
        </w:rPr>
        <w:t>14</w:t>
      </w:r>
      <w:r>
        <w:rPr>
          <w:i/>
        </w:rPr>
        <w:fldChar w:fldCharType="end"/>
      </w:r>
      <w:r>
        <w:t xml:space="preserve">, </w:t>
      </w:r>
      <w:r w:rsidRPr="00E76BD0">
        <w:rPr>
          <w:b/>
          <w:bCs/>
        </w:rPr>
        <w:t>E</w:t>
      </w:r>
      <w:r>
        <w:t xml:space="preserve"> is adapted from Provost </w:t>
      </w:r>
      <w:r w:rsidRPr="00E76BD0">
        <w:t>et al.</w:t>
      </w:r>
      <w:r>
        <w:rPr>
          <w:i/>
        </w:rPr>
        <w:fldChar w:fldCharType="begin" w:fldLock="1"/>
      </w:r>
      <w:r>
        <w:rPr>
          <w:i/>
        </w:rPr>
        <w:instrText>ADDIN CSL_CITATION {"citationItems":[{"id":"ITEM-1","itemData":{"DOI":"10.1109/TUFFC.2015.007032","ISSN":"08853010","abstract":"Ultrafast Doppler imaging was introduced as a technique to quantify blood flow in an entire 2-D field of view, expanding the field of application of ultrasound imaging to the highly sensitive anatomical and functional mapping of blood vessels. We have recently developed 3-D ultrafast ultrasound imaging, a technique that can produce thousands of ultrasound volumes per second, based on a 3-D plane and diverging wave emissions, and demonstrated its clinical feasibility in human subjects in vivo. In this study, we show that noninvasive 3-D ultrafast power Doppler, pulsed Doppler, and color Doppler imaging can be used to perform imaging of blood vessels in humans when using coherent compounding of 3-D tilted plane waves. A customized, programmable, 1024-channel ultrasound system was designed to perform 3-D ultrafast imaging. Using a 32 × 32, 3-MHz matrix phased array (Vermon, Tours, France), volumes were beamformed by coherently compounding successive tilted plane wave emissions. Doppler processing was then applied in a voxel-wise fashion. The proof of principle of 3-D ultrafast power Doppler imaging was first performed by imaging Tygon tubes of various diameters, and in vivo feasibility was demonstrated by imaging small vessels in the human thyroid. Simultaneous 3-D color and pulsed Doppler imaging using compounded emissions were also applied in the carotid artery and the jugular vein in one healthy volunteer.","author":[{"dropping-particle":"","family":"Provost","given":"Jean","non-dropping-particle":"","parse-names":false,"suffix":""},{"dropping-particle":"","family":"Papadacci","given":"Clement","non-dropping-particle":"","parse-names":false,"suffix":""},{"dropping-particle":"","family":"Demene","given":"Charlie","non-dropping-particle":"","parse-names":false,"suffix":""},{"dropping-particle":"","family":"Gennisson","given":"Jean Luc","non-dropping-particle":"","parse-names":false,"suffix":""},{"dropping-particle":"","family":"Tanter","given":"Mickael","non-dropping-particle":"","parse-names":false,"suffix":""},{"dropping-particle":"","family":"Pernot","given":"Mathieu","non-dropping-particle":"","parse-names":false,"suffix":""}],"container-title":"IEEE Transactions on Ultrasonics, Ferroelectrics, and Frequency Control","id":"ITEM-1","issue":"8","issued":{"date-parts":[["2015"]]},"page":"1467-1472","publisher":"IEEE","title":"3-D ultrafast doppler imaging applied to the noninvasive mapping of blood vessels in Vivo","type":"article-journal","volume":"62"},"uris":["http://www.mendeley.com/documents/?uuid=fc5e1cd0-4290-4d0d-8485-28e18ace928c"]}],"mendeley":{"formattedCitation":"&lt;sup&gt;23&lt;/sup&gt;","plainTextFormattedCitation":"23","previouslyFormattedCitation":"&lt;sup&gt;23&lt;/sup&gt;"},"properties":{"noteIndex":0},"schema":"https://github.com/citation-style-language/schema/raw/master/csl-citation.json"}</w:instrText>
      </w:r>
      <w:r>
        <w:rPr>
          <w:i/>
          <w:vertAlign w:val="superscript"/>
        </w:rPr>
        <w:fldChar w:fldCharType="separate"/>
      </w:r>
      <w:r w:rsidRPr="00711037">
        <w:rPr>
          <w:noProof/>
          <w:vertAlign w:val="superscript"/>
        </w:rPr>
        <w:t>23</w:t>
      </w:r>
      <w:r>
        <w:rPr>
          <w:i/>
        </w:rPr>
        <w:fldChar w:fldCharType="end"/>
      </w:r>
      <w:r>
        <w:t xml:space="preserve">). For each acquisition, the center frequency, number of angles, PRF and maximum depth was tuned according to the situation. The dynamic range for panel </w:t>
      </w:r>
      <w:r w:rsidRPr="00E76BD0">
        <w:rPr>
          <w:b/>
          <w:bCs/>
        </w:rPr>
        <w:t>A,</w:t>
      </w:r>
      <w:r>
        <w:rPr>
          <w:b/>
          <w:bCs/>
        </w:rPr>
        <w:t xml:space="preserve"> </w:t>
      </w:r>
      <w:r w:rsidRPr="00E76BD0">
        <w:rPr>
          <w:b/>
          <w:bCs/>
        </w:rPr>
        <w:t xml:space="preserve">B </w:t>
      </w:r>
      <w:r w:rsidRPr="00E76BD0">
        <w:t>and</w:t>
      </w:r>
      <w:r w:rsidRPr="00E76BD0">
        <w:rPr>
          <w:b/>
          <w:bCs/>
        </w:rPr>
        <w:t xml:space="preserve"> C</w:t>
      </w:r>
      <w:r>
        <w:t xml:space="preserve"> are respectively -27, -35 and -30 dB. It was not provided for panel D and E.</w:t>
      </w:r>
    </w:p>
    <w:p w14:paraId="42D85055" w14:textId="77777777" w:rsidR="00E20965" w:rsidRPr="001B1519" w:rsidRDefault="00E20965" w:rsidP="00E76BD0">
      <w:pPr>
        <w:rPr>
          <w:rFonts w:asciiTheme="minorHAnsi" w:hAnsiTheme="minorHAnsi" w:cstheme="minorHAnsi"/>
          <w:color w:val="808080" w:themeColor="background1" w:themeShade="80"/>
        </w:rPr>
      </w:pPr>
    </w:p>
    <w:p w14:paraId="21077630" w14:textId="60D81AB2" w:rsidR="00B13D49" w:rsidRPr="00E76BD0" w:rsidRDefault="006305D7" w:rsidP="00E76BD0">
      <w:pPr>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DE1DBF3" w14:textId="4B1AE113" w:rsidR="00BE3235" w:rsidRDefault="00BE3235" w:rsidP="00E76BD0">
      <w:pPr>
        <w:pStyle w:val="ListParagraph"/>
        <w:ind w:left="0"/>
      </w:pPr>
      <w:r>
        <w:t>Several variations are possible around the main frame of th</w:t>
      </w:r>
      <w:r w:rsidR="00BF155D">
        <w:t xml:space="preserve">is </w:t>
      </w:r>
      <w:r>
        <w:t>protocol.</w:t>
      </w:r>
    </w:p>
    <w:p w14:paraId="61397B0E" w14:textId="77777777" w:rsidR="00E76BD0" w:rsidRDefault="00E76BD0" w:rsidP="00E76BD0">
      <w:pPr>
        <w:pStyle w:val="ListParagraph"/>
        <w:ind w:left="0"/>
      </w:pPr>
    </w:p>
    <w:p w14:paraId="192E7386" w14:textId="32B3DD30" w:rsidR="00BE3235" w:rsidRDefault="00BE3235" w:rsidP="00E76BD0">
      <w:pPr>
        <w:pStyle w:val="Heading2"/>
      </w:pPr>
      <w:r>
        <w:t>Hardware concerns</w:t>
      </w:r>
    </w:p>
    <w:p w14:paraId="5F44EE0F" w14:textId="37872E0B" w:rsidR="00B13D49" w:rsidRDefault="00BE3235" w:rsidP="00E76BD0">
      <w:r>
        <w:t>If the user supplies its</w:t>
      </w:r>
      <w:r w:rsidR="00B13D49">
        <w:t xml:space="preserve"> custom </w:t>
      </w:r>
      <w:r>
        <w:t xml:space="preserve">host </w:t>
      </w:r>
      <w:r w:rsidR="00B13D49">
        <w:t xml:space="preserve">computer, the motherboard and the computer’s case must have an available PCI express slot. The CPU must also have enough PCIe lanes to handle all the </w:t>
      </w:r>
      <w:r w:rsidR="00B13D49">
        <w:lastRenderedPageBreak/>
        <w:t>devices.</w:t>
      </w:r>
    </w:p>
    <w:p w14:paraId="5925C96C" w14:textId="08E1AC89" w:rsidR="00B13D49" w:rsidRDefault="00B13D49" w:rsidP="00E76BD0">
      <w:pPr>
        <w:pStyle w:val="ListParagraph"/>
        <w:ind w:left="0"/>
      </w:pPr>
    </w:p>
    <w:p w14:paraId="54A4C674" w14:textId="65FB1C2F" w:rsidR="00F6149C" w:rsidRDefault="00F6149C" w:rsidP="00E76BD0">
      <w:pPr>
        <w:pStyle w:val="Heading2"/>
      </w:pPr>
      <w:r>
        <w:t>Probe selection</w:t>
      </w:r>
    </w:p>
    <w:p w14:paraId="202FC398" w14:textId="17044205" w:rsidR="00B13D49" w:rsidRDefault="00B13D49" w:rsidP="00E76BD0">
      <w:pPr>
        <w:pStyle w:val="ListParagraph"/>
        <w:ind w:left="0"/>
      </w:pPr>
      <w:r>
        <w:t xml:space="preserve">The ultrasound probe (also named transducer) is chosen according to the spatial resolution needed and to the geometry of the field of view. The higher the center frequency of the probe, </w:t>
      </w:r>
      <w:r w:rsidR="0073537F" w:rsidRPr="0073537F">
        <w:t xml:space="preserve">the better the </w:t>
      </w:r>
      <w:r w:rsidR="0073537F">
        <w:t xml:space="preserve">spatial </w:t>
      </w:r>
      <w:r w:rsidR="0073537F" w:rsidRPr="0073537F">
        <w:t xml:space="preserve">resolution </w:t>
      </w:r>
      <w:r>
        <w:t>but the shorter the imaging depth. Linear, curved or phased-array probes provide field of view of respectively rectangular, circular sector and flat-top sector shapes.</w:t>
      </w:r>
    </w:p>
    <w:p w14:paraId="1ADD56AF" w14:textId="35771BF5" w:rsidR="00551751" w:rsidRDefault="00551751" w:rsidP="00E76BD0">
      <w:pPr>
        <w:pStyle w:val="ListParagraph"/>
        <w:ind w:left="0"/>
      </w:pPr>
    </w:p>
    <w:p w14:paraId="3E6519DE" w14:textId="7033016C" w:rsidR="00551751" w:rsidRDefault="00551751" w:rsidP="00E76BD0">
      <w:pPr>
        <w:rPr>
          <w:b/>
        </w:rPr>
      </w:pPr>
      <w:r>
        <w:rPr>
          <w:b/>
        </w:rPr>
        <w:t>Angle dependency</w:t>
      </w:r>
    </w:p>
    <w:p w14:paraId="35784B17" w14:textId="2B0374CE" w:rsidR="00551751" w:rsidRDefault="00551751" w:rsidP="00E76BD0">
      <w:pPr>
        <w:pStyle w:val="ListParagraph"/>
        <w:ind w:left="0"/>
      </w:pPr>
      <w:r>
        <w:t>Ultrafast Doppler shares the same constraint as conventional Doppler regarding the dependency to the blood flow angle. Indeed, the underlying Doppler effect only allow</w:t>
      </w:r>
      <w:r w:rsidR="000735C6">
        <w:t>s</w:t>
      </w:r>
      <w:r>
        <w:t xml:space="preserve"> the detection of movement in the axial direction, meaning toward the probe surface, or away from the probe. Hence, only the axial components of the blood scatterers velocity vectors are </w:t>
      </w:r>
      <w:proofErr w:type="gramStart"/>
      <w:r>
        <w:t>actually measured</w:t>
      </w:r>
      <w:proofErr w:type="gramEnd"/>
      <w:r>
        <w:t xml:space="preserve">. The true velocity can be recovered by </w:t>
      </w:r>
      <w:r w:rsidR="00841ED9">
        <w:t xml:space="preserve">manually </w:t>
      </w:r>
      <w:r>
        <w:t>indicating the local angle of the blood flow with the vertical axis, but this angle cannot always be correctly assessed. In an extreme case w</w:t>
      </w:r>
      <w:r w:rsidR="000735C6">
        <w:t>h</w:t>
      </w:r>
      <w:r>
        <w:t>ere the flow is perfectly orthogonal to the vertical depth axis, the Doppler effect cannot be used to reliably measure the blood velocity. More advanced technique</w:t>
      </w:r>
      <w:r w:rsidR="00633ADD">
        <w:t>s</w:t>
      </w:r>
      <w:r>
        <w:t xml:space="preserve"> can measure </w:t>
      </w:r>
      <w:r w:rsidR="00841ED9">
        <w:t>multiple</w:t>
      </w:r>
      <w:r>
        <w:t xml:space="preserve"> projection</w:t>
      </w:r>
      <w:r w:rsidR="00841ED9">
        <w:t>s</w:t>
      </w:r>
      <w:r>
        <w:t xml:space="preserve"> of the velocity vectors on several ax</w:t>
      </w:r>
      <w:r w:rsidR="000735C6">
        <w:t>es</w:t>
      </w:r>
      <w:r>
        <w:t xml:space="preserve"> and can ultimately reconstruct the true velocity vector. </w:t>
      </w:r>
      <w:r w:rsidR="00841ED9">
        <w:t>The</w:t>
      </w:r>
      <w:r>
        <w:t>s</w:t>
      </w:r>
      <w:r w:rsidR="00841ED9">
        <w:t>e</w:t>
      </w:r>
      <w:r>
        <w:t xml:space="preserve"> angle independent approach</w:t>
      </w:r>
      <w:r w:rsidR="00841ED9">
        <w:t>es</w:t>
      </w:r>
      <w:r>
        <w:t xml:space="preserve"> are referred to as vector flow imaging</w:t>
      </w:r>
      <w:r>
        <w:fldChar w:fldCharType="begin" w:fldLock="1"/>
      </w:r>
      <w:r w:rsidR="006611A9">
        <w:instrText>ADDIN CSL_CITATION {"citationItems":[{"id":"ITEM-1","itemData":{"DOI":"10.1109/TUFFC.2008.858","ISSN":"08853010","PMID":"18986917","abstract":"Conventional ultrasound methods for acquiring color images of blood velocity are limited by a relatively low frame-rate and are restricted to give velocity estimates along the ultrasound beam direction only. To circumvent these limitations, the method presented in this paper uses 3 techniques: 1) The ultrasound is not focused during the transmissions of the ultrasound signals; 2) A 13-bit Barker code is transmitted simultaneously from each transducer element; and 3) The 2-D vector velocity of the blood is estimated using 2-D cross-correlation. A parameter study was performed using the Field II program, and performance of the method was investigated when a virtual blood vessel was scanned by a linear array transducer. An improved parameter set for the method was identified from the parameter study, and a flow rig measurement was performed using the same improved setup as in the simulations. Finally, the common carotid artery of a healthy male was scanned with a scan sequence that satisfies the limits set by the Food and Drug Administration. Vector velocity images were obtained with a frame-rate of 100 Hz where 40 speckle images are used for each vector velocity image. It was found that the blood flow approximately followed the vessel wall, and that maximum velocity was approximately 1 m/s, which is a normal value for a healthy person. To further evaluate the method, the test person was scanned with magnetic resonance (MR) angiography. The volume flow derived from the MR scanning was compared with that from the ultrasound scanning. A deviation of 9% between the 2 volume flow estimates was found. © 2008 IEEE.","author":[{"dropping-particle":"","family":"Udesen","given":"Jesper","non-dropping-particle":"","parse-names":false,"suffix":""},{"dropping-particle":"","family":"Gran","given":"Fredrik","non-dropping-particle":"","parse-names":false,"suffix":""},{"dropping-particle":"","family":"Hansen","given":"Kristoffer Lindskov","non-dropping-particle":"","parse-names":false,"suffix":""},{"dropping-particle":"","family":"Jensen","given":"Jørgen Arendt","non-dropping-particle":"","parse-names":false,"suffix":""},{"dropping-particle":"","family":"Thomsen","given":"Carsten","non-dropping-particle":"","parse-names":false,"suffix":""},{"dropping-particle":"","family":"Nielsen","given":"Michael Bachmann","non-dropping-particle":"","parse-names":false,"suffix":""}],"container-title":"IEEE Transactions on Ultrasonics, Ferroelectrics, and Frequency Control","id":"ITEM-1","issue":"8","issued":{"date-parts":[["2008","8"]]},"page":"1729-1743","title":"High frame-rate blood vector velocity imaging using plane waves: Simulations and preliminary experiments","type":"article-journal","volume":"55"},"uris":["http://www.mendeley.com/documents/?uuid=4eb8f0ad-e421-3e70-9132-d646edebf9aa"]},{"id":"ITEM-2","itemData":{"DOI":"10.1055/s-0028-1109572","ISSN":"14388782","PMID":"19764009","abstract":"PURPOSE: Conventional ultrasound methods for acquiring color flow images of the blood motion are limited by a relatively low frame rate and are restricted to only giving velocity estimates along the ultrasound beam direction. To circumvent these limitations, the Plane Wave Excitation (PWE) method has been proposed. MATERIAL AND METHODS: The PWE method can estimate the 2D vector velocity of the blood with a high frame rate. Vector velocity estimates are acquired by using the following approach: The ultrasound is not focused during the ultrasound transmission, and a full speckle image of the blood can be acquired for each pulse emission. The pulse is a 13 bit Barker code transmitted simultaneously from each transducer element. The 2D vector velocity of the blood is found using 2D speckle tracking between segments in consecutive speckle images. Implemented on the experimental scanner RASMUS and using a 100 CPU linux cluster for post processing, PWE can achieve a frame of 100 Hz where one vector velocity sequence of approximately 3 sec, takes 10 h to store and 48 h to process. In this paper a case study is presented of in-vivo vector velocity estimates in different complex vessel geometries. RESULTS: The flow patterns of six bifurcations and two veins were investigated. It was shown: 1. that a stable vortex in the carotid bulb was present opposed to other examined bifurcations, 2. that retrograde flow was present in the superficial branch of the femoral artery during diastole, 3. that retrograde flow was present in the subclavian artery and antegrade in the common carotid artery during diastole, 4. that vortices were formed in the sinus pockets behind the venous valves in both antegrade and retrograde flow, and 5. that secondary flow was present in various vessels. CONCLUSION: Using a fast vector velocity ultrasound method, in-vivo scans have been recorded where complex flow patterns were visualized in greater detail than previously visualized by conventional color flow imaging techniques. Georg Thieme Verlag KG Stuttgart, New York.","author":[{"dropping-particle":"","family":"Hansen","given":"K. L.","non-dropping-particle":"","parse-names":false,"suffix":""},{"dropping-particle":"","family":"Udesen","given":"J.","non-dropping-particle":"","parse-names":false,"suffix":""},{"dropping-particle":"","family":"Gran","given":"F.","non-dropping-particle":"","parse-names":false,"suffix":""},{"dropping-particle":"","family":"Jensen","given":"J. A.","non-dropping-particle":"","parse-names":false,"suffix":""},{"dropping-particle":"","family":"Bachmann Nielsen","given":"M.","non-dropping-particle":"","parse-names":false,"suffix":""}],"container-title":"Ultraschall in der Medizin (Stuttgart, Germany : 1980)","id":"ITEM-2","issue":"5","issued":{"date-parts":[["2009","9","17"]]},"page":"471-477","publisher":"© Georg Thieme Verlag KG Stuttgart · New York","title":"In-vivo examples of flow patterns with the fast vector velocity ultrasound method.","type":"article-journal","volume":"30"},"uris":["http://www.mendeley.com/documents/?uuid=2edb9d12-caf7-3d29-86f8-83a863ba2f5d"]},{"id":"ITEM-3","itemData":{"DOI":"10.1109/TUFFC.2002.1041078","ISSN":"0885-3010","author":[{"dropping-particle":"","family":"Tanter","given":"M.","non-dropping-particle":"","parse-names":false,"suffix":""},{"dropping-particle":"","family":"Bercoff","given":"J.","non-dropping-particle":"","parse-names":false,"suffix":""},{"dropping-particle":"","family":"Sandrin","given":"L.","non-dropping-particle":"","parse-names":false,"suffix":""},{"dropping-particle":"","family":"Fink","given":"M.","non-dropping-particle":"","parse-names":false,"suffix":""}],"container-title":"IEEE Transactions on Ultrasonics, Ferroelectrics and Frequency Control","id":"ITEM-3","issue":"10","issued":{"date-parts":[["2002","10"]]},"page":"1363-1374","title":"Ultrafast compound imaging for 2-D motion vector estimation: application to transient elastography","type":"article-journal","volume":"49"},"uris":["http://www.mendeley.com/documents/?uuid=f144e71c-dbd4-4f42-a5e1-9fe1a9f46d6d"]},{"id":"ITEM-4","itemData":{"DOI":"10.1109/ULTSYM.2013.0020","ISBN":"9781467356862","ISSN":"19485719","author":[{"dropping-particle":"","family":"Osmanski","given":"Bruno Felix","non-dropping-particle":"","parse-names":false,"suffix":""},{"dropping-particle":"","family":"Montaldo","given":"Gabriel","non-dropping-particle":"","parse-names":false,"suffix":""},{"dropping-particle":"","family":"Fink","given":"Mathias","non-dropping-particle":"","parse-names":false,"suffix":""},{"dropping-particle":"","family":"Tanter","given":"Mickael","non-dropping-particle":"","parse-names":false,"suffix":""}],"container-title":"IEEE International Ultrasonics Symposium, IUS","id":"ITEM-4","issue":"4","issued":{"date-parts":[["2013"]]},"page":"76-79","title":"In vivo out-of-plane Doppler imaging based on ultrafast plane wave imaging","type":"article-journal","volume":"62"},"uris":["http://www.mendeley.com/documents/?uuid=1facb6a6-3f36-4a42-bc43-50975ee29524"]}],"mendeley":{"formattedCitation":"&lt;sup&gt;8–10, 24&lt;/sup&gt;","plainTextFormattedCitation":"8–10, 24","previouslyFormattedCitation":"&lt;sup&gt;8–10, 24&lt;/sup&gt;"},"properties":{"noteIndex":0},"schema":"https://github.com/citation-style-language/schema/raw/master/csl-citation.json"}</w:instrText>
      </w:r>
      <w:r>
        <w:fldChar w:fldCharType="separate"/>
      </w:r>
      <w:r w:rsidR="00711037" w:rsidRPr="00711037">
        <w:rPr>
          <w:noProof/>
          <w:vertAlign w:val="superscript"/>
        </w:rPr>
        <w:t>8–10, 24</w:t>
      </w:r>
      <w:r>
        <w:fldChar w:fldCharType="end"/>
      </w:r>
      <w:r w:rsidR="000735C6">
        <w:t>.</w:t>
      </w:r>
    </w:p>
    <w:p w14:paraId="7BD63617" w14:textId="491BC51D" w:rsidR="00B13D49" w:rsidRDefault="00B13D49" w:rsidP="00E76BD0">
      <w:pPr>
        <w:pStyle w:val="ListParagraph"/>
        <w:ind w:left="0"/>
      </w:pPr>
    </w:p>
    <w:p w14:paraId="7BE91A37" w14:textId="67BEB18E" w:rsidR="00EC3EC1" w:rsidRPr="009909AD" w:rsidRDefault="00EC3EC1" w:rsidP="00E76BD0">
      <w:pPr>
        <w:pStyle w:val="ListParagraph"/>
        <w:ind w:left="0"/>
        <w:rPr>
          <w:b/>
        </w:rPr>
      </w:pPr>
      <w:r>
        <w:rPr>
          <w:b/>
        </w:rPr>
        <w:t>Aliasing</w:t>
      </w:r>
    </w:p>
    <w:p w14:paraId="389FA877" w14:textId="177384D8" w:rsidR="00EC3EC1" w:rsidRDefault="00EC3EC1" w:rsidP="00E76BD0">
      <w:pPr>
        <w:pStyle w:val="ListParagraph"/>
        <w:ind w:left="0"/>
      </w:pPr>
      <w:r>
        <w:t>The protocol described in this manuscript has several limitations. Firstly, the Shannon-Nyquist sampling theorem states that the maximum measurable frequency in the sampled signal cannot exceed half of the framerate. With 3 angles and a PRF of 12</w:t>
      </w:r>
      <w:r w:rsidR="000735C6">
        <w:t xml:space="preserve"> </w:t>
      </w:r>
      <w:r>
        <w:t>kHz, the framerate is 4</w:t>
      </w:r>
      <w:r w:rsidR="000735C6">
        <w:t xml:space="preserve"> </w:t>
      </w:r>
      <w:r>
        <w:t>kHz. Consequently, we can derive from Eq. 3 tha</w:t>
      </w:r>
      <w:r w:rsidR="006B670A">
        <w:t>t</w:t>
      </w:r>
      <w:r>
        <w:t xml:space="preserve"> the maximum detectable axial velocity is 30 cm/s. Considering the angle of the canal in the phantom, this framerate allows the detection of flow with velocities up to 96 cm/s. Velocities above this threshold will appear aliased in the Doppler spectrogram.</w:t>
      </w:r>
      <w:r w:rsidR="00665B2D">
        <w:t xml:space="preserve"> For the presented setup, the peak velocities were ranging between 95</w:t>
      </w:r>
      <w:r w:rsidR="000735C6">
        <w:t xml:space="preserve"> </w:t>
      </w:r>
      <w:r w:rsidR="00665B2D">
        <w:t>cm and 8</w:t>
      </w:r>
      <w:r w:rsidR="000735C6">
        <w:t xml:space="preserve"> </w:t>
      </w:r>
      <w:r w:rsidR="00665B2D">
        <w:t xml:space="preserve">cm/s. </w:t>
      </w:r>
    </w:p>
    <w:p w14:paraId="4965C89E" w14:textId="77777777" w:rsidR="00EC3EC1" w:rsidRDefault="00EC3EC1" w:rsidP="00E76BD0">
      <w:pPr>
        <w:pStyle w:val="ListParagraph"/>
        <w:ind w:left="0"/>
      </w:pPr>
    </w:p>
    <w:p w14:paraId="5E258456" w14:textId="76DBB519" w:rsidR="00F6149C" w:rsidRPr="00F6149C" w:rsidRDefault="00CE6DC8" w:rsidP="00E76BD0">
      <w:pPr>
        <w:rPr>
          <w:b/>
        </w:rPr>
      </w:pPr>
      <w:r w:rsidRPr="00F6149C">
        <w:rPr>
          <w:b/>
        </w:rPr>
        <w:t xml:space="preserve">Clutter filter </w:t>
      </w:r>
      <w:r w:rsidR="00F6149C">
        <w:rPr>
          <w:b/>
        </w:rPr>
        <w:t>optimization</w:t>
      </w:r>
    </w:p>
    <w:p w14:paraId="3603DCF1" w14:textId="692D91D8" w:rsidR="00CE6DC8" w:rsidRDefault="00F6149C" w:rsidP="00E76BD0">
      <w:r>
        <w:t>Blood flow visualization strongly relies on the ability to separate the blood signals from the slowly moving tissue background. Depending on the respiration or the sonographer</w:t>
      </w:r>
      <w:r w:rsidR="00A01D47">
        <w:t>’s</w:t>
      </w:r>
      <w:r>
        <w:t xml:space="preserve"> hand motion, the tissue can move with speeds </w:t>
      </w:r>
      <w:proofErr w:type="gramStart"/>
      <w:r>
        <w:t>similar to</w:t>
      </w:r>
      <w:proofErr w:type="gramEnd"/>
      <w:r>
        <w:t xml:space="preserve"> slow blood flow. Therefore, the so-called “clutter filter” stage aims to cancel tissue signals. </w:t>
      </w:r>
      <w:r w:rsidR="00956C0F">
        <w:t>The ability to detect slow blood flows only rel</w:t>
      </w:r>
      <w:r w:rsidR="006B670A">
        <w:t>ies</w:t>
      </w:r>
      <w:r w:rsidR="00956C0F">
        <w:t xml:space="preserve"> on the efficiency of this clutter filter stage. </w:t>
      </w:r>
      <w:r>
        <w:t xml:space="preserve">It has been shown that leveraging the spatiotemporal coherence of </w:t>
      </w:r>
      <w:r w:rsidR="006B670A">
        <w:t>u</w:t>
      </w:r>
      <w:r>
        <w:t xml:space="preserve">ltrafast ultrasound strongly increases the outcome of these filters. The singular value decomposition filter described by </w:t>
      </w:r>
      <w:proofErr w:type="spellStart"/>
      <w:r>
        <w:t>Demene</w:t>
      </w:r>
      <w:proofErr w:type="spellEnd"/>
      <w:r>
        <w:t xml:space="preserve"> </w:t>
      </w:r>
      <w:r w:rsidR="00E76BD0" w:rsidRPr="00E76BD0">
        <w:t>et al.</w:t>
      </w:r>
      <w:r>
        <w:rPr>
          <w:i/>
        </w:rPr>
        <w:fldChar w:fldCharType="begin" w:fldLock="1"/>
      </w:r>
      <w:r w:rsidR="006611A9">
        <w:rPr>
          <w:i/>
        </w:rPr>
        <w:instrText>ADDIN CSL_CITATION {"citationItems":[{"id":"ITEM-1","itemData":{"DOI":"10.1109/TMI.2015.2428634","ISBN":"0278-0062 VO  - PP","ISSN":"1558254X","PMID":"25955583","abstract":"Ultrafast ultrasonic imaging is a rapidly developing field based on the unfocused transmission of plane or diverging ultrasound waves. This recent approach to ultrasound imaging leads to a large increase in raw ultrasound data available per acquisition. Bigger synchronous ultrasound imaging datasets can be exploited in order to strongly improve the discrimination between tissue and blood motion in the field of Doppler imaging. Here we propose a spatiotemporal singular value decomposition clutter rejection of ultrasonic data acquired at ultrafast frame rate. The singular value decomposition (SVD) takes benefits of the different features of tissue and blood motion in terms of spatiotemporal coherence and strongly outperforms conventional clutter rejection filters based on high pass temporal filtering. Whereas classical clutter filters operate on the temporal dimension only, SVD clutter filtering provides up to a four-dimensional approach (3D in space and 1D in time). We demonstrate the performance of SVD clutter filtering with a flow phantom study that showed an increased performance compared to other classical filters (better contrast to noise ratio with tissue motion between 1 and 10mm/s and axial blood flow as low as 2.6mm/s). SVD clutter filtering revealed previously undetected blood flows such as microvascular networks or blood flows corrupted by significant tissue or probe motion artifacts. We report in vivo applications including small animal fUltrasound brain imaging (blood flow detection limit of 0.5mm/s) and several clinical imaging cases, such as neonate brain imaging, liver or kidney Doppler imaging.","author":[{"dropping-particle":"","family":"Demené","given":"Charlie","non-dropping-particle":"","parse-names":false,"suffix":""},{"dropping-particle":"","family":"Deffieux","given":"Thomas","non-dropping-particle":"","parse-names":false,"suffix":""},{"dropping-particle":"","family":"Pernot","given":"Mathieu","non-dropping-particle":"","parse-names":false,"suffix":""},{"dropping-particle":"","family":"Osmanski","given":"Bruno Félix","non-dropping-particle":"","parse-names":false,"suffix":""},{"dropping-particle":"","family":"Biran","given":"Valérie","non-dropping-particle":"","parse-names":false,"suffix":""},{"dropping-particle":"","family":"Gennisson","given":"Jean Luc","non-dropping-particle":"","parse-names":false,"suffix":""},{"dropping-particle":"","family":"Sieu","given":"Lim Anna","non-dropping-particle":"","parse-names":false,"suffix":""},{"dropping-particle":"","family":"Bergel","given":"Antoine","non-dropping-particle":"","parse-names":false,"suffix":""},{"dropping-particle":"","family":"Franqui","given":"Stéphanie","non-dropping-particle":"","parse-names":false,"suffix":""},{"dropping-particle":"","family":"Correas","given":"Jean Michel","non-dropping-particle":"","parse-names":false,"suffix":""},{"dropping-particle":"","family":"Cohen","given":"Ivan","non-dropping-particle":"","parse-names":false,"suffix":""},{"dropping-particle":"","family":"Baud","given":"Olivier","non-dropping-particle":"","parse-names":false,"suffix":""},{"dropping-particle":"","family":"Tanter","given":"Mickael","non-dropping-particle":"","parse-names":false,"suffix":""}],"container-title":"IEEE Transactions on Medical Imaging","id":"ITEM-1","issue":"11","issued":{"date-parts":[["2015"]]},"page":"2271-2285","title":"Spatiotemporal Clutter Filtering of Ultrafast Ultrasound Data Highly Increases Doppler and fUltrasound Sensitivity","type":"article-journal","volume":"34"},"uris":["http://www.mendeley.com/documents/?uuid=021a1402-7ab5-49b4-ac17-02d92e7502af"]}],"mendeley":{"formattedCitation":"&lt;sup&gt;15&lt;/sup&gt;","plainTextFormattedCitation":"15","previouslyFormattedCitation":"&lt;sup&gt;15&lt;/sup&gt;"},"properties":{"noteIndex":0},"schema":"https://github.com/citation-style-language/schema/raw/master/csl-citation.json"}</w:instrText>
      </w:r>
      <w:r>
        <w:rPr>
          <w:i/>
          <w:vertAlign w:val="superscript"/>
        </w:rPr>
        <w:fldChar w:fldCharType="separate"/>
      </w:r>
      <w:r w:rsidR="00711037" w:rsidRPr="00711037">
        <w:rPr>
          <w:noProof/>
          <w:vertAlign w:val="superscript"/>
        </w:rPr>
        <w:t>15</w:t>
      </w:r>
      <w:r>
        <w:rPr>
          <w:i/>
        </w:rPr>
        <w:fldChar w:fldCharType="end"/>
      </w:r>
      <w:r>
        <w:t xml:space="preserve"> is widely used. Optimization of that method</w:t>
      </w:r>
      <w:r>
        <w:fldChar w:fldCharType="begin" w:fldLock="1"/>
      </w:r>
      <w:r w:rsidR="006611A9">
        <w:instrText>ADDIN CSL_CITATION {"citationItems":[{"id":"ITEM-1","itemData":{"DOI":"10.1109/TMI.2018.2789499","ISSN":"1558254X","abstract":"Singular value decomposition of ultrafast imaging ultrasonic data sets has recently been shown to build a vector basis far more adapted to the discrimination of tissue and blood flow than the classical Fourier basis, improving by large factor clutter filtering and blood flow estimation. However, the question of optimally estimating the boundary between the tissue subspace and the blood flow subspace remained unanswered. Here, we introduce an efficient estimator for automatic thresholding of subspaces and compare it to an exhaustive list of thirteen estimators that could achieve this task based on the main characteristics of the singular components, namely the singular values, the temporal singular vectors, and the spatial singular vectors. The performance of those fourteen estimators was tested in vitro in a large set of controlled experimental conditions with different tissue motion and flow speeds on a phantom. The estimator based on the degree of resemblance of spatial singular vectors outperformed all others. Apart from solving the thresholding problem, the additional benefit with this estimator was its denoising capabilities, strongly increasing the contrast to noise ratio and lowering the noise floor by at least 5 dB. This confirms that, contrary to conventional clutter filtering techniques that are almost exclusively based on temporal characteristics, efficient clutter filtering of ultrafast Doppler imaging cannot overlook space. Finally, this estimator was applied in vivo on various organs (human brain, kidney, carotid, and thyroid) and showed efficient clutter filtering and noise suppression, improving largely the dynamic range of the obtained ultrafast power Doppler images.","author":[{"dropping-particle":"","family":"Baranger","given":"Jerome","non-dropping-particle":"","parse-names":false,"suffix":""},{"dropping-particle":"","family":"Arnal","given":"Bastien","non-dropping-particle":"","parse-names":false,"suffix":""},{"dropping-particle":"","family":"Perren","given":"Fabienne","non-dropping-particle":"","parse-names":false,"suffix":""},{"dropping-particle":"","family":"Baud","given":"Olivier","non-dropping-particle":"","parse-names":false,"suffix":""},{"dropping-particle":"","family":"Tanter","given":"Mickael","non-dropping-particle":"","parse-names":false,"suffix":""},{"dropping-particle":"","family":"Demene","given":"Charlie","non-dropping-particle":"","parse-names":false,"suffix":""}],"container-title":"IEEE Transactions on Medical Imaging","id":"ITEM-1","issue":"7","issued":{"date-parts":[["2018","7"]]},"page":"1574-1586","title":"Adaptive Spatiotemporal SVD Clutter Filtering for Ultrafast Doppler Imaging Using Similarity of Spatial Singular Vectors","type":"article-journal","volume":"37"},"uris":["http://www.mendeley.com/documents/?uuid=44b68434-cd5c-40f0-b701-2d1358faf6e8"]}],"mendeley":{"formattedCitation":"&lt;sup&gt;18&lt;/sup&gt;","plainTextFormattedCitation":"18","previouslyFormattedCitation":"&lt;sup&gt;18&lt;/sup&gt;"},"properties":{"noteIndex":0},"schema":"https://github.com/citation-style-language/schema/raw/master/csl-citation.json"}</w:instrText>
      </w:r>
      <w:r>
        <w:fldChar w:fldCharType="separate"/>
      </w:r>
      <w:r w:rsidR="00711037" w:rsidRPr="00711037">
        <w:rPr>
          <w:noProof/>
          <w:vertAlign w:val="superscript"/>
        </w:rPr>
        <w:t>18</w:t>
      </w:r>
      <w:r>
        <w:fldChar w:fldCharType="end"/>
      </w:r>
      <w:r>
        <w:t xml:space="preserve"> or more complex algorithms such as high-order SVD</w:t>
      </w:r>
      <w:r>
        <w:fldChar w:fldCharType="begin" w:fldLock="1"/>
      </w:r>
      <w:r w:rsidR="006611A9">
        <w:instrText>ADDIN CSL_CITATION {"citationItems":[{"id":"ITEM-1","itemData":{"DOI":"10.1109/TUFFC.2018.2868441","ISSN":"08853010","author":[{"dropping-particle":"","family":"Kim","given":"Min Woo","non-dropping-particle":"","parse-names":false,"suffix":""},{"dropping-particle":"","family":"Zhu","given":"Yang","non-dropping-particle":"","parse-names":false,"suffix":""},{"dropping-particle":"","family":"Hedhli","given":"Jamila","non-dropping-particle":"","parse-names":false,"suffix":""},{"dropping-particle":"","family":"Dobrucki","given":"Lawrence W.","non-dropping-particle":"","parse-names":false,"suffix":""},{"dropping-particle":"","family":"Insana","given":"Michael F.","non-dropping-particle":"","parse-names":false,"suffix":""}],"container-title":"IEEE Transactions on Ultrasonics, Ferroelectrics, and Frequency Control","id":"ITEM-1","issue":"11","issued":{"date-parts":[["2018"]]},"page":"2020-2029","publisher":"IEEE","title":"Multi-dimensional Clutter Filter Optimization for Ultrasonic Perfusion Imaging","type":"article-journal","volume":"65"},"uris":["http://www.mendeley.com/documents/?uuid=192b496b-a313-4d7d-bfef-89250dc04b22"]}],"mendeley":{"formattedCitation":"&lt;sup&gt;25&lt;/sup&gt;","plainTextFormattedCitation":"25","previouslyFormattedCitation":"&lt;sup&gt;25&lt;/sup&gt;"},"properties":{"noteIndex":0},"schema":"https://github.com/citation-style-language/schema/raw/master/csl-citation.json"}</w:instrText>
      </w:r>
      <w:r>
        <w:rPr>
          <w:vertAlign w:val="superscript"/>
        </w:rPr>
        <w:fldChar w:fldCharType="separate"/>
      </w:r>
      <w:r w:rsidR="00711037" w:rsidRPr="00711037">
        <w:rPr>
          <w:noProof/>
          <w:vertAlign w:val="superscript"/>
        </w:rPr>
        <w:t>25</w:t>
      </w:r>
      <w:r>
        <w:fldChar w:fldCharType="end"/>
      </w:r>
      <w:r>
        <w:t>, principal component pursuit</w:t>
      </w:r>
      <w:r>
        <w:fldChar w:fldCharType="begin" w:fldLock="1"/>
      </w:r>
      <w:r w:rsidR="006611A9">
        <w:instrText>ADDIN CSL_CITATION {"citationItems":[{"id":"ITEM-1","itemData":{"author":[{"dropping-particle":"","family":"Chau","given":"Gustavo","non-dropping-particle":"","parse-names":false,"suffix":""},{"dropping-particle":"","family":"Li","given":"You Leo","non-dropping-particle":"","parse-names":false,"suffix":""},{"dropping-particle":"","family":"Jakovljevic","given":"Marko","non-dropping-particle":"","parse-names":false,"suffix":""},{"dropping-particle":"","family":"Dahl","given":"Jeremy","non-dropping-particle":"","parse-names":false,"suffix":""},{"dropping-particle":"","family":"Rodr","given":"Paul","non-dropping-particle":"","parse-names":false,"suffix":""}],"id":"ITEM-1","issue":"October","issued":{"date-parts":[["2018"]]},"title":"Wall Clutter Removal in Doppler Ultrasound using Principal Component Pursuit","type":"article-journal"},"uris":["http://www.mendeley.com/documents/?uuid=0eebad97-acf9-4444-ae5c-034c5b1358f3"]}],"mendeley":{"formattedCitation":"&lt;sup&gt;26&lt;/sup&gt;","plainTextFormattedCitation":"26","previouslyFormattedCitation":"&lt;sup&gt;26&lt;/sup&gt;"},"properties":{"noteIndex":0},"schema":"https://github.com/citation-style-language/schema/raw/master/csl-citation.json"}</w:instrText>
      </w:r>
      <w:r>
        <w:fldChar w:fldCharType="separate"/>
      </w:r>
      <w:r w:rsidR="00711037" w:rsidRPr="00711037">
        <w:rPr>
          <w:noProof/>
          <w:vertAlign w:val="superscript"/>
        </w:rPr>
        <w:t>26</w:t>
      </w:r>
      <w:r>
        <w:fldChar w:fldCharType="end"/>
      </w:r>
      <w:r>
        <w:t>, independent component analysis</w:t>
      </w:r>
      <w:r>
        <w:fldChar w:fldCharType="begin" w:fldLock="1"/>
      </w:r>
      <w:r w:rsidR="006611A9">
        <w:instrText>ADDIN CSL_CITATION {"citationItems":[{"id":"ITEM-1","itemData":{"DOI":"10.1109/tmi.2019.2951465","ISSN":"0278-0062","author":[{"dropping-particle":"","family":"Tierney","given":"Jaime","non-dropping-particle":"","parse-names":false,"suffix":""},{"dropping-particle":"","family":"Baker","given":"Jennifer","non-dropping-particle":"","parse-names":false,"suffix":""},{"dropping-particle":"","family":"Brown","given":"Daniel","non-dropping-particle":"","parse-names":false,"suffix":""},{"dropping-particle":"","family":"Wilkes","given":"Don","non-dropping-particle":"","parse-names":false,"suffix":""},{"dropping-particle":"","family":"Byram","given":"Brett","non-dropping-particle":"","parse-names":false,"suffix":""}],"container-title":"IEEE Transactions on Medical Imaging","id":"ITEM-1","issue":"c","issued":{"date-parts":[["2019"]]},"page":"1-1","publisher":"IEEE","title":"Independent Component-Based Spatiotemporal Clutter Filtering for Slow Flow Ultrasound","type":"article-journal","volume":"PP"},"uris":["http://www.mendeley.com/documents/?uuid=de1c35e5-c5ab-4781-aff5-48bd6640d97a"]}],"mendeley":{"formattedCitation":"&lt;sup&gt;27&lt;/sup&gt;","plainTextFormattedCitation":"27","previouslyFormattedCitation":"&lt;sup&gt;27&lt;/sup&gt;"},"properties":{"noteIndex":0},"schema":"https://github.com/citation-style-language/schema/raw/master/csl-citation.json"}</w:instrText>
      </w:r>
      <w:r>
        <w:fldChar w:fldCharType="separate"/>
      </w:r>
      <w:r w:rsidR="00711037" w:rsidRPr="00711037">
        <w:rPr>
          <w:noProof/>
          <w:vertAlign w:val="superscript"/>
        </w:rPr>
        <w:t>27</w:t>
      </w:r>
      <w:r>
        <w:fldChar w:fldCharType="end"/>
      </w:r>
      <w:r>
        <w:t xml:space="preserve"> or other low-</w:t>
      </w:r>
      <w:r w:rsidRPr="006B670A">
        <w:t>rank decomposition</w:t>
      </w:r>
      <w:r w:rsidRPr="006B670A">
        <w:fldChar w:fldCharType="begin" w:fldLock="1"/>
      </w:r>
      <w:r w:rsidR="006611A9" w:rsidRPr="006B670A">
        <w:instrText>ADDIN CSL_CITATION {"citationItems":[{"id":"ITEM-1","itemData":{"author":[{"dropping-particle":"","family":"Zhang","given":"Naiyuan","non-dropping-particle":"","parse-names":false,"suffix":""},{"dropping-particle":"","family":"Rivaz","given":"Hassan","non-dropping-particle":"","parse-names":false,"suffix":""}],"id":"ITEM-1","issued":{"date-parts":[["0"]]},"title":"Clutter Suppression in Ultrasound : Performance Evaluation and Review of Low-Rank and Sparse Matrix Decomposition Methods","type":"article-journal"},"uris":["http://www.mendeley.com/documents/?uuid=811c75ea-6154-4a28-b583-6491a4f53576"]}],"mendeley":{"formattedCitation":"&lt;sup&gt;28&lt;/sup&gt;","plainTextFormattedCitation":"28","previouslyFormattedCitation":"&lt;sup&gt;28&lt;/sup&gt;"},"properties":{"noteIndex":0},"schema":"https://github.com/citation-style-language/schema/raw/master/csl-citation.json"}</w:instrText>
      </w:r>
      <w:r w:rsidRPr="006B670A">
        <w:fldChar w:fldCharType="separate"/>
      </w:r>
      <w:r w:rsidR="00711037" w:rsidRPr="006B670A">
        <w:rPr>
          <w:noProof/>
          <w:vertAlign w:val="superscript"/>
        </w:rPr>
        <w:t>28</w:t>
      </w:r>
      <w:r w:rsidRPr="006B670A">
        <w:fldChar w:fldCharType="end"/>
      </w:r>
      <w:r w:rsidRPr="006B670A">
        <w:t xml:space="preserve"> can </w:t>
      </w:r>
      <w:r w:rsidR="00AA75C0" w:rsidRPr="006B670A">
        <w:t>improve</w:t>
      </w:r>
      <w:r w:rsidRPr="006B670A">
        <w:t xml:space="preserve"> the quality of the filtered data.</w:t>
      </w:r>
      <w:r w:rsidR="00551E2C" w:rsidRPr="006B670A">
        <w:t xml:space="preserve"> It is worth mentioning that in the presented in vitro setup, the only source of clutter is the hand motion of the operator. In vivo, many</w:t>
      </w:r>
      <w:r w:rsidR="00551E2C" w:rsidRPr="00551E2C">
        <w:t xml:space="preserve"> other factors such as respiration and</w:t>
      </w:r>
      <w:r w:rsidR="00551E2C">
        <w:rPr>
          <w:i/>
        </w:rPr>
        <w:t xml:space="preserve"> </w:t>
      </w:r>
      <w:r w:rsidR="00551E2C" w:rsidRPr="00551E2C">
        <w:t xml:space="preserve">arterial </w:t>
      </w:r>
      <w:proofErr w:type="spellStart"/>
      <w:r w:rsidR="00551E2C" w:rsidRPr="00551E2C">
        <w:t>pulsatility</w:t>
      </w:r>
      <w:proofErr w:type="spellEnd"/>
      <w:r w:rsidR="00551E2C">
        <w:t xml:space="preserve"> are likely to induce clutter that is more predominant. In these cases, the </w:t>
      </w:r>
      <w:r w:rsidR="00551E2C">
        <w:lastRenderedPageBreak/>
        <w:t xml:space="preserve">advanced SVD filter described in this protocol becomes of prime importance. </w:t>
      </w:r>
    </w:p>
    <w:p w14:paraId="43C8C5C8" w14:textId="0974F1E8" w:rsidR="002F3750" w:rsidRDefault="002F3750" w:rsidP="00E76BD0"/>
    <w:p w14:paraId="66710761" w14:textId="38CC5841" w:rsidR="002F3750" w:rsidRDefault="002F3750" w:rsidP="00E76BD0">
      <w:pPr>
        <w:pStyle w:val="Heading2"/>
      </w:pPr>
      <w:r>
        <w:t>Spectrogram interpretation</w:t>
      </w:r>
    </w:p>
    <w:p w14:paraId="12627BF9" w14:textId="009AD9F0" w:rsidR="002F3750" w:rsidRPr="002F3750" w:rsidRDefault="00895C05" w:rsidP="00E76BD0">
      <w:r>
        <w:t>Spectrograms are the most common tool to study blood flow characteristics in both conventional and ultrafast Doppler ultrasound. For each time point, the spectrogram shows in grayscale the velocity distribution inside the considered ROI.</w:t>
      </w:r>
      <w:r w:rsidR="00841ED9">
        <w:t xml:space="preserve"> Complex flows such as non-laminar flows will hence naturally broaden this spectrum.</w:t>
      </w:r>
      <w:r w:rsidR="00332B0B">
        <w:t xml:space="preserve"> </w:t>
      </w:r>
      <w:r>
        <w:t xml:space="preserve">However, this </w:t>
      </w:r>
      <w:r w:rsidR="00841ED9">
        <w:t xml:space="preserve">link between spectral broadening and velocity distribution </w:t>
      </w:r>
      <w:r>
        <w:t>is only true to a certain extent. I</w:t>
      </w:r>
      <w:r w:rsidR="006B670A">
        <w:t>t</w:t>
      </w:r>
      <w:r>
        <w:t xml:space="preserve"> has been shown by several studies that the spectrogram width, also call spectral broadening, is indeed linked to the velocity distribution in the ROI but also to several geometrical parameters of the imaging system (array width, angles, </w:t>
      </w:r>
      <w:proofErr w:type="spellStart"/>
      <w:r>
        <w:t>etc</w:t>
      </w:r>
      <w:proofErr w:type="spellEnd"/>
      <w:r>
        <w:t>)</w:t>
      </w:r>
      <w:r w:rsidR="00357264">
        <w:fldChar w:fldCharType="begin" w:fldLock="1"/>
      </w:r>
      <w:r w:rsidR="006611A9">
        <w:instrText>ADDIN CSL_CITATION {"citationItems":[{"id":"ITEM-1","itemData":{"DOI":"10.1016/S0301-5629(00)00218-0","ISSN":"03015629","abstract":"Doppler signals collected with a focused transducer are known to be affected by the so-called intrinsic spectral broadening (ISB). This article aims to point out how ISB is, in general, related to both the limited lateral extent of a focused beam (leading to a finite transit time), and the presence of several local insonation angles around the beam axis, due to focusing and diffraction effects (local geometrical broadening). The influence of these two elementary spectral contributions on the whole ISB is shown by considering the Doppler signal as simultaneously modulated in amplitude and frequency, and applying well-known relationships employed in the communication field. Such an analysis reveals that transit time and local geometrical broadening are two different phenomena, whose simultaneous knowledge is necessary for correctly evaluating the overall ISB. Finally, thanks to a novel technique for separately measuring transit time and local geometrical broadening effects on transducers with markedly different focusing properties, more than 1000 experimental acquisitions show how a proper combination of such measured contributions gives an accurate ISB estimation, confirming the theoretical expectations. Copyright (C) 2000 World Federation for Ultrasound in Medicine and Biology.","author":[{"dropping-particle":"","family":"Guidi","given":"Gabriele","non-dropping-particle":"","parse-names":false,"suffix":""},{"dropping-particle":"","family":"Licciardello","given":"Cinzia","non-dropping-particle":"","parse-names":false,"suffix":""},{"dropping-particle":"","family":"Falteri","given":"Simone","non-dropping-particle":"","parse-names":false,"suffix":""}],"container-title":"Ultrasound in Medicine and Biology","id":"ITEM-1","issue":"5","issued":{"date-parts":[["2000"]]},"page":"853-862","title":"Intrinsic spectral broadening (ISB) in ultrasound Doppler as a combination of transit time and local geometrical broadening","type":"article-journal","volume":"26"},"uris":["http://www.mendeley.com/documents/?uuid=ef450ea1-f6ef-4044-aa13-382d31e8c3bd"]},{"id":"ITEM-2","itemData":{"DOI":"10.1109/58.248224","ISSN":"08853010","abstract":"Intrinsic and nonstationary Doppler spectral broadening, and the skewness of the spectral representation, were evaluated experimentally using porcine red cell suspensions as ultrasonic scatterers. Intrinsic broadening, by definition, refers to the broadening produced by the range of angles sustained by each scatterer viewed by the finite dimension of the transducer. Nonstationary broadening refers, on the other hand, to the broadening associated with the acceleration and deceleration of the scatterers within the Doppler sample volume. Theoretically, the relative Doppler bandwidth, defined as the intrinsic bandwidth divided by the mean Doppler frequency shift, should be velocity independent. In the present study, the relative Doppler bandwidth invariance theorem was experimentally verified with an in vitro steady laminar blood flow model. We showed that the relative bandwidth was both independent of the flow velocity and blood hematocrit. Using a pulsatile laminar flow model, we demonstrated that the relative Doppler bandwidth invariance theorem did not hold during flow acceleration and deceleration. In addition, a positive skewness of the Doppler spectra was observed during acceleration while a negative skewness was measured during the deceleration of blood. The effect of the window duration used in the Fourier spectral computation, on nonstationary broadening, was also characterized. For a window of 2.5 ms, broadening due to spectral leakage dominated over nonstationary broadening. The limitation of the spectrum analyzer was less important for windows of 5 and 10 ms. Experiments were also performed in pulsatile turbulent flow to verify the behavior of the relative Doppler bandwidth and spectral skewness. In this flow regime, both parameters significantly varied within the flow cycle, with a pattern of variation different from that observed in pulsatile laminar flow. Generally, good matching was found between experimental and theoretical results. Significant basic information on the backscattering of ultrasound from blood in both steady and pulsatile flow is presented in this study. © 1993 IEEE","author":[{"dropping-particle":"","family":"Cloutier","given":"Guy","non-dropping-particle":"","parse-names":false,"suffix":""},{"dropping-particle":"","family":"Shung","given":"K. Kirk","non-dropping-particle":"","parse-names":false,"suffix":""},{"dropping-particle":"","family":"Durand","given":"Louis Gilles","non-dropping-particle":"","parse-names":false,"suffix":""}],"container-title":"IEEE Transactions on Ultrasonics, Ferroelectrics, and Frequency Control","id":"ITEM-2","issue":"6","issued":{"date-parts":[["1993"]]},"page":"786-795","title":"Experimental Evaluation of Intrinsic and Nonstationary Ultrasonic Doppler Spectral Broadening in Steady and Pulsatile Flow Loop Models","type":"article-journal","volume":"40"},"uris":["http://www.mendeley.com/documents/?uuid=3b2ce614-d52d-4fc7-9551-cb8e3e8f4fba"]},{"id":"ITEM-3","itemData":{"DOI":"10.1016/0301-5629(95)00047-U","ISSN":"03015629","abstract":"Commercial duplex ultrasound systems primarily measure peak velocity of blood flow to provide important information in diagnosing vascular disease. However, due to errors caused by intrinsic spectral broadening (ISB), the accuracy decreases as the Doppler angle increases. In general, vascular technologists and surgeons keep the Doppler angle under 60°. Even at 60°, ISB can produce an overestimation of peak velocity as high as 40%. This would indicate the necessity of reducing the Doppler angle even lower than 60°. Since most vessels in the body run parallel with the skin surface and criteria requiring a Doppler angle of say 45° or less would be difficult to achieve. Using the transverse Dooppler equation as a correction for ISB, in conjunction with the classical Doppler equation, accurate peak velocity measurements were obtained at Doppler angles as high as 80°. Corrections were made using both phased sector and linear array transducters for steered and unsteered beams. However, for beams steered at large angles, 20° or more, corresponding to Doppler angles of &lt;70°, the transverse Doppler equation failed to correct ISB errors in measurements made. This may be due to the experimental setup and not due to limitations in the transverse Doppler equation. © 1995.","author":[{"dropping-particle":"","family":"Winkler","given":"Andrew J.","non-dropping-particle":"","parse-names":false,"suffix":""},{"dropping-particle":"","family":"Wu","given":"Junru","non-dropping-particle":"","parse-names":false,"suffix":""}],"container-title":"Ultrasound in Medicine and Biology","id":"ITEM-3","issue":"8","issued":{"date-parts":[["1995"]]},"page":"1029-1035","title":"Correction of intrinsic spectral broadening errors in doppler peak velocity measurements made with phased sector and linear array transducers","type":"article-journal","volume":"21"},"uris":["http://www.mendeley.com/documents/?uuid=44f3c6c4-d684-47df-9a30-bb9ace75a61b"]}],"mendeley":{"formattedCitation":"&lt;sup&gt;29–31&lt;/sup&gt;","plainTextFormattedCitation":"29–31","previouslyFormattedCitation":"&lt;sup&gt;29–31&lt;/sup&gt;"},"properties":{"noteIndex":0},"schema":"https://github.com/citation-style-language/schema/raw/master/csl-citation.json"}</w:instrText>
      </w:r>
      <w:r w:rsidR="00357264">
        <w:rPr>
          <w:vertAlign w:val="superscript"/>
        </w:rPr>
        <w:fldChar w:fldCharType="separate"/>
      </w:r>
      <w:r w:rsidR="00711037" w:rsidRPr="00711037">
        <w:rPr>
          <w:noProof/>
          <w:vertAlign w:val="superscript"/>
        </w:rPr>
        <w:t>29–31</w:t>
      </w:r>
      <w:r w:rsidR="00357264">
        <w:fldChar w:fldCharType="end"/>
      </w:r>
      <w:r>
        <w:t xml:space="preserve">. Therefore, while the spectrogram of a steady </w:t>
      </w:r>
      <w:r w:rsidR="00841ED9">
        <w:t xml:space="preserve">laminar </w:t>
      </w:r>
      <w:r>
        <w:t xml:space="preserve">and homogeneous flow should be a </w:t>
      </w:r>
      <w:r w:rsidR="00A01D47">
        <w:t>thin, flat</w:t>
      </w:r>
      <w:r>
        <w:t xml:space="preserve"> line, it show</w:t>
      </w:r>
      <w:r w:rsidR="00196AF7">
        <w:t>s</w:t>
      </w:r>
      <w:r>
        <w:t xml:space="preserve"> in practice a certain </w:t>
      </w:r>
      <w:r w:rsidR="00AA75C0">
        <w:t>width that</w:t>
      </w:r>
      <w:r>
        <w:t xml:space="preserve"> do</w:t>
      </w:r>
      <w:r w:rsidR="00A01D47">
        <w:t>es</w:t>
      </w:r>
      <w:r>
        <w:t xml:space="preserve"> not reflect the velocity distribution</w:t>
      </w:r>
      <w:r w:rsidR="00A01D47">
        <w:t>,</w:t>
      </w:r>
      <w:r>
        <w:t xml:space="preserve"> but</w:t>
      </w:r>
      <w:r w:rsidR="00A01D47">
        <w:t xml:space="preserve"> rather</w:t>
      </w:r>
      <w:r>
        <w:t xml:space="preserve"> the geometry of the imaging setup. </w:t>
      </w:r>
      <w:r w:rsidR="00357264">
        <w:t xml:space="preserve">This potential pitfall can lead to incorrect velocity measurements. </w:t>
      </w:r>
      <w:r>
        <w:t xml:space="preserve">It is recommended to consider the mean velocity </w:t>
      </w:r>
      <w:r w:rsidR="00AA75C0">
        <w:t>inside</w:t>
      </w:r>
      <w:r>
        <w:t xml:space="preserve"> the ROI (</w:t>
      </w:r>
      <w:r w:rsidR="00E76BD0" w:rsidRPr="00E76BD0">
        <w:rPr>
          <w:b/>
          <w:bCs/>
        </w:rPr>
        <w:t>Figure</w:t>
      </w:r>
      <w:r>
        <w:t xml:space="preserve"> </w:t>
      </w:r>
      <w:r w:rsidRPr="006B670A">
        <w:rPr>
          <w:b/>
          <w:bCs/>
        </w:rPr>
        <w:t>1C</w:t>
      </w:r>
      <w:r>
        <w:t xml:space="preserve"> dashed green line) to avoid these effects</w:t>
      </w:r>
      <w:r w:rsidR="00357264">
        <w:fldChar w:fldCharType="begin" w:fldLock="1"/>
      </w:r>
      <w:r w:rsidR="006611A9">
        <w:instrText>ADDIN CSL_CITATION {"citationItems":[{"id":"ITEM-1","itemData":{"DOI":"10.1109/TUFFC.2014.3049","ISSN":"08853010","abstract":"Although conventional pulse-wave Doppler has proved to be a valuable diagnostic method for many vascular pathologies, it is hampered by issues related to repeatability as well as problems associated with quantification and system-dependent variability. These limitations are due to intrinsic spectral broadening on the Doppler spectrum, resulting from the directivity pattern of the ultrasound focused beam. Here, we develop a new spatial statistical technique, Doppler frequency spatial analysis (DFSA), which is based on ultrafast plane-wave imaging. Similar to standard pulse-wave Doppler, which is commonly used by sonographers, it yields a two-dimensional output (frequency versus time), while dramatically reducing the presence of intrinsic spectral broadening on the Doppler spectra. Therefore, the technique is much more sensitive to the velocity profile and turbulences than the standard pulse-wave Doppler. The proposed technique could improve diagnosis of vascular diseases, including arterial plaque characterization. Moreover, by summarizing all main information contained in the ultrafast Doppler acquisition, it permits a direct visualization of the data within the velocity profile. Here, we have compared our novel statistical technique to the standard pulse-wave Doppler approach during in vivo imaging of the human carotid artery. Notably, we achieved a greater than 4-fold reduction in intrinsic spectral broadening. © 1986-2012 IEEE.","author":[{"dropping-particle":"","family":"Osmanski","given":"Bruno Felix","non-dropping-particle":"","parse-names":false,"suffix":""},{"dropping-particle":"","family":"Bercoff","given":"Jeremy","non-dropping-particle":"","parse-names":false,"suffix":""},{"dropping-particle":"","family":"Montaldo","given":"Gabriel","non-dropping-particle":"","parse-names":false,"suffix":""},{"dropping-particle":"","family":"Loupas","given":"Thanasis","non-dropping-particle":"","parse-names":false,"suffix":""},{"dropping-particle":"","family":"Fink","given":"Mathias","non-dropping-particle":"","parse-names":false,"suffix":""},{"dropping-particle":"","family":"Tanter","given":"Mickael","non-dropping-particle":"","parse-names":false,"suffix":""}],"container-title":"IEEE Transactions on Ultrasonics, Ferroelectrics, and Frequency Control","id":"ITEM-1","issue":"8","issued":{"date-parts":[["2014"]]},"page":"1396-1408","title":"Cancellation of Doppler intrinsic spectral broadening using ultrafast Doppler imaging","type":"article-journal","volume":"61"},"uris":["http://www.mendeley.com/documents/?uuid=de188981-9afc-468a-b5a4-cc6d2cb37a2f"]}],"mendeley":{"formattedCitation":"&lt;sup&gt;32&lt;/sup&gt;","plainTextFormattedCitation":"32","previouslyFormattedCitation":"&lt;sup&gt;32&lt;/sup&gt;"},"properties":{"noteIndex":0},"schema":"https://github.com/citation-style-language/schema/raw/master/csl-citation.json"}</w:instrText>
      </w:r>
      <w:r w:rsidR="00357264">
        <w:fldChar w:fldCharType="separate"/>
      </w:r>
      <w:r w:rsidR="00711037" w:rsidRPr="00711037">
        <w:rPr>
          <w:noProof/>
          <w:vertAlign w:val="superscript"/>
        </w:rPr>
        <w:t>32</w:t>
      </w:r>
      <w:r w:rsidR="00357264">
        <w:fldChar w:fldCharType="end"/>
      </w:r>
      <w:r>
        <w:t xml:space="preserve">. </w:t>
      </w:r>
    </w:p>
    <w:p w14:paraId="2DCA1039" w14:textId="39CA66BC" w:rsidR="00F90B99" w:rsidRDefault="00F90B99" w:rsidP="00E76BD0"/>
    <w:p w14:paraId="24D40F1E" w14:textId="122E4A5E" w:rsidR="00F90B99" w:rsidRDefault="00F90B99" w:rsidP="00E76BD0">
      <w:pPr>
        <w:pStyle w:val="Heading2"/>
      </w:pPr>
      <w:r>
        <w:t>3D acquisitions</w:t>
      </w:r>
    </w:p>
    <w:p w14:paraId="14E7A33C" w14:textId="5352A101" w:rsidR="00F90B99" w:rsidRPr="00BC1429" w:rsidRDefault="00F90B99" w:rsidP="00E76BD0">
      <w:r>
        <w:t>The present protocol was realized with a standard line</w:t>
      </w:r>
      <w:r w:rsidR="00357264">
        <w:t>a</w:t>
      </w:r>
      <w:r>
        <w:t>r array transducer, resulting in 2D images. Nevertheless, 3D acquisitions can be performed, either by mechanically scanning the medium with a motorized linear probe</w:t>
      </w:r>
      <w:r>
        <w:fldChar w:fldCharType="begin" w:fldLock="1"/>
      </w:r>
      <w:r w:rsidR="006611A9">
        <w:instrText>ADDIN CSL_CITATION {"citationItems":[{"id":"ITEM-1","itemData":{"DOI":"10.1016/j.neuroimage.2015.11.014","ISSN":"10959572","PMID":"26555279","abstract":"4D ultrasound microvascular imaging was demonstrated by applying ultrafast Doppler tomography (UFD-T) to the imaging of brain hemodynamics in rodents. In vivo real-time imaging of the rat brain was performed using ultrasonic plane wave transmissions at very high frame rates (18,000 frames per second). Such ultrafast frame rates allow for highly sensitive and wide-field-of-view 2D Doppler imaging of blood vessels far beyond conventional ultrasonography. Voxel anisotropy (100 ??m ?? 100 ??m ?? 500 ??m) was corrected for by using a tomographic approach, which consisted of ultrafast acquisitions repeated for different imaging plane orientations over multiple cardiac cycles. UFT-D allows for 4D dynamic microvascular imaging of deep-seated vasculature (up to 20 mm) with a very high 4D resolution (respectively 100 ??m ?? 100 ??m ?? 100 ??m and 10 ms) and high sensitivity to flow in small vessels (&gt; 1 mm/s) for a whole-brain imaging technique without requiring any contrast agent. 4D ultrasound microvascular imaging in vivo could become a valuable tool for the study of brain hemodynamics, such as cerebral flow autoregulation or vascular remodeling after ischemic stroke recovery, and, more generally, tumor vasculature response to therapeutic treatment.","author":[{"dropping-particle":"","family":"Demené","given":"Charlie","non-dropping-particle":"","parse-names":false,"suffix":""},{"dropping-particle":"","family":"Tiran","given":"Elodie","non-dropping-particle":"","parse-names":false,"suffix":""},{"dropping-particle":"","family":"Sieu","given":"Lim Anna","non-dropping-particle":"","parse-names":false,"suffix":""},{"dropping-particle":"","family":"Bergel","given":"Antoine","non-dropping-particle":"","parse-names":false,"suffix":""},{"dropping-particle":"","family":"Gennisson","given":"Jean Luc","non-dropping-particle":"","parse-names":false,"suffix":""},{"dropping-particle":"","family":"Pernot","given":"Mathieu","non-dropping-particle":"","parse-names":false,"suffix":""},{"dropping-particle":"","family":"Deffieux","given":"Thomas","non-dropping-particle":"","parse-names":false,"suffix":""},{"dropping-particle":"","family":"Cohen","given":"Ivan","non-dropping-particle":"","parse-names":false,"suffix":""},{"dropping-particle":"","family":"Tanter","given":"Mickael","non-dropping-particle":"","parse-names":false,"suffix":""}],"container-title":"NeuroImage","id":"ITEM-1","issued":{"date-parts":[["2016"]]},"page":"472-483","title":"4D microvascular imaging based on ultrafast Doppler tomography","type":"article-journal","volume":"127"},"uris":["http://www.mendeley.com/documents/?uuid=5afcdd21-92fb-4238-83a4-3856980b6c86"]}],"mendeley":{"formattedCitation":"&lt;sup&gt;16&lt;/sup&gt;","plainTextFormattedCitation":"16","previouslyFormattedCitation":"&lt;sup&gt;16&lt;/sup&gt;"},"properties":{"noteIndex":0},"schema":"https://github.com/citation-style-language/schema/raw/master/csl-citation.json"}</w:instrText>
      </w:r>
      <w:r>
        <w:rPr>
          <w:vertAlign w:val="superscript"/>
        </w:rPr>
        <w:fldChar w:fldCharType="separate"/>
      </w:r>
      <w:r w:rsidR="00711037" w:rsidRPr="00711037">
        <w:rPr>
          <w:noProof/>
          <w:vertAlign w:val="superscript"/>
        </w:rPr>
        <w:t>16</w:t>
      </w:r>
      <w:r>
        <w:fldChar w:fldCharType="end"/>
      </w:r>
      <w:r>
        <w:t xml:space="preserve">, or </w:t>
      </w:r>
      <w:r w:rsidRPr="00BC1429">
        <w:t>by using row-column arrays</w:t>
      </w:r>
      <w:r w:rsidRPr="00BC1429">
        <w:fldChar w:fldCharType="begin" w:fldLock="1"/>
      </w:r>
      <w:r w:rsidR="006611A9" w:rsidRPr="00BC1429">
        <w:instrText>ADDIN CSL_CITATION {"citationItems":[{"id":"ITEM-1","itemData":{"DOI":"10.1088/1361-6560/aae427","ISSN":"13616560","PMID":"30353889","abstract":"Four-dimensional (4D) Ultrafast ultrasound imaging was recently proposed to image and quantify blood flow with high sensitivity in 3D as well as anatomical, mechanical or functional information. In 4D Ultrafast imaging, coherent compounding of tilted planes waves emitted by a 2D matrix array were used to image the medium at high volume rate. 4D ultrafast imaging, however, requires a high channel count (&gt;1000) to drive those probes. Alternative approaches have been proposed and investigated to efficiently reduce the density of elements, such as sparse or under-sampled arrays while maintaining a decent image quality and high volume rate. The rowcolumns configuration presents the advantage of keeping a large active surface with a low amount of elements and a simple geometry. In this study, we investigate the row and column addressed (RCA) approach with the orthogonal plane wave (OPW) compounding strategy using real hardware limitations. We designed and built a large 7 MHz 128 + 128 probe dedicated to vascular imaging and connected to a 256-channel scanner to implement the OPW imaging scheme. Using this strategy, we demonstrate that 4D ultrafast Power Doppler imaging of a large volume of 25.6 × 25.6mm2 up to 40mm depth, both in vitro on flow phantoms and in vivo on the carotid artery of a healthy volunteer at a volume rate of 834 Hz.","author":[{"dropping-particle":"","family":"Sauvage","given":"J.","non-dropping-particle":"","parse-names":false,"suffix":""},{"dropping-particle":"","family":"Flesch","given":"M.","non-dropping-particle":"","parse-names":false,"suffix":""},{"dropping-particle":"","family":"Férin","given":"G.","non-dropping-particle":"","parse-names":false,"suffix":""},{"dropping-particle":"","family":"Nguyen-Dinh","given":"A.","non-dropping-particle":"","parse-names":false,"suffix":""},{"dropping-particle":"","family":"Porée","given":"J.","non-dropping-particle":"","parse-names":false,"suffix":""},{"dropping-particle":"","family":"Tanter","given":"M.","non-dropping-particle":"","parse-names":false,"suffix":""},{"dropping-particle":"","family":"Pernot","given":"M.","non-dropping-particle":"","parse-names":false,"suffix":""},{"dropping-particle":"","family":"Deffieux","given":"T.","non-dropping-particle":"","parse-names":false,"suffix":""}],"container-title":"Physics in Medicine and Biology","id":"ITEM-1","issue":"21","issued":{"date-parts":[["2018"]]},"title":"A large aperture row column addressed probe for in vivo 4D ultrafast doppler ultrasound imaging","type":"article-journal","volume":"63"},"uris":["http://www.mendeley.com/documents/?uuid=c3e3149d-e338-4fa9-8245-70843140792e"]}],"mendeley":{"formattedCitation":"&lt;sup&gt;33&lt;/sup&gt;","plainTextFormattedCitation":"33","previouslyFormattedCitation":"&lt;sup&gt;33&lt;/sup&gt;"},"properties":{"noteIndex":0},"schema":"https://github.com/citation-style-language/schema/raw/master/csl-citation.json"}</w:instrText>
      </w:r>
      <w:r w:rsidRPr="00BC1429">
        <w:rPr>
          <w:vertAlign w:val="superscript"/>
        </w:rPr>
        <w:fldChar w:fldCharType="separate"/>
      </w:r>
      <w:r w:rsidR="00711037" w:rsidRPr="00BC1429">
        <w:rPr>
          <w:noProof/>
          <w:vertAlign w:val="superscript"/>
        </w:rPr>
        <w:t>33</w:t>
      </w:r>
      <w:r w:rsidRPr="00BC1429">
        <w:fldChar w:fldCharType="end"/>
      </w:r>
      <w:r w:rsidRPr="00BC1429">
        <w:t xml:space="preserve"> or matrix arrays</w:t>
      </w:r>
      <w:r w:rsidRPr="00BC1429">
        <w:fldChar w:fldCharType="begin" w:fldLock="1"/>
      </w:r>
      <w:r w:rsidR="006611A9" w:rsidRPr="00BC1429">
        <w:instrText>ADDIN CSL_CITATION {"citationItems":[{"id":"ITEM-1","itemData":{"DOI":"10.1088/0031-9155/61/23/L48","ISSN":"0031-9155","PMID":"27811406","abstract":"We present herein 4D ultrafast ultrasound flow imaging, a novel ultrasound-based volumetric imaging technique for the quantitative mapping of blood flow. Complete volumetric blood flow distribution imaging was achieved through 2D tilted plane-wave insonification, 2D multi-angle cross-beam beamforming, and 3D vector Doppler velocity components estimation by least-squares fitting. 4D ultrafast ultrasound flow imaging was performed in large volumetric fields of view at very high volume rate (&gt;4000 volumes s(-1)) using a 1024-channel 4D ultrafast ultrasound scanner and a 2D matrix-array transducer. The precision of the technique was evaluated in vitro by using 3D velocity vector maps to estimate volumetric flow rates in a vessel phantom. Volumetric Flow rate errors of less than 5% were found when volumetric flow rates and peak velocities were respectively less than 360 ml min(-1) and 100 cm s(-1). The average volumetric flow rate error increased to 18.3% when volumetric flow rates and peak velocities were up to 490 ml min(-1) and 1.3 m s(-1), respectively. The in vivo feasibility of the technique was shown in the carotid arteries of two healthy volunteers. The 3D blood flow velocity distribution was assessed during one cardiac cycle in a full volume and it was used to quantify volumetric flow rates (375  ±  57 ml min(-1) and 275  ±  43 ml min(-1)). Finally, the formation of 3D vortices at the carotid artery bifurcation was imaged at high volume rates.","author":[{"dropping-particle":"","family":"Correia","given":"Mafalda","non-dropping-particle":"","parse-names":false,"suffix":""},{"dropping-particle":"","family":"Provost","given":"Jean","non-dropping-particle":"","parse-names":false,"suffix":""},{"dropping-particle":"","family":"Tanter","given":"Mickael","non-dropping-particle":"","parse-names":false,"suffix":""},{"dropping-particle":"","family":"Pernot","given":"Mathieu","non-dropping-particle":"","parse-names":false,"suffix":""}],"container-title":"Physics in Medicine and Biology","id":"ITEM-1","issue":"23","issued":{"date-parts":[["2016"]]},"page":"L48-L61","publisher":"IOP Publishing","title":"4D ultrafast ultrasound flow imaging: &lt;i&gt;in vivo&lt;/i&gt; quantification of arterial volumetric flow rate in a single heartbeat","type":"article-journal","volume":"61"},"uris":["http://www.mendeley.com/documents/?uuid=2eb121e6-8bb9-4975-9a61-e4c0cc5afa28"]}],"mendeley":{"formattedCitation":"&lt;sup&gt;34&lt;/sup&gt;","plainTextFormattedCitation":"34","previouslyFormattedCitation":"&lt;sup&gt;34&lt;/sup&gt;"},"properties":{"noteIndex":0},"schema":"https://github.com/citation-style-language/schema/raw/master/csl-citation.json"}</w:instrText>
      </w:r>
      <w:r w:rsidRPr="00BC1429">
        <w:fldChar w:fldCharType="separate"/>
      </w:r>
      <w:r w:rsidR="00711037" w:rsidRPr="00BC1429">
        <w:rPr>
          <w:noProof/>
          <w:vertAlign w:val="superscript"/>
        </w:rPr>
        <w:t>34</w:t>
      </w:r>
      <w:r w:rsidRPr="00BC1429">
        <w:fldChar w:fldCharType="end"/>
      </w:r>
      <w:r w:rsidRPr="00BC1429">
        <w:t>. The drawbacks to these new methods are the high computing cost</w:t>
      </w:r>
      <w:r w:rsidR="00A01D47" w:rsidRPr="00BC1429">
        <w:t>s</w:t>
      </w:r>
      <w:r w:rsidRPr="00BC1429">
        <w:t xml:space="preserve"> and, for matrix probes, the need o</w:t>
      </w:r>
      <w:r w:rsidR="00BF155D" w:rsidRPr="00BC1429">
        <w:t>f</w:t>
      </w:r>
      <w:r w:rsidRPr="00BC1429">
        <w:t xml:space="preserve"> specific scanners.</w:t>
      </w:r>
      <w:r w:rsidR="0020605D" w:rsidRPr="00BC1429">
        <w:t xml:space="preserve"> An example of 3D </w:t>
      </w:r>
      <w:r w:rsidR="00BF155D" w:rsidRPr="00BC1429">
        <w:t>acquisition</w:t>
      </w:r>
      <w:r w:rsidR="0020605D" w:rsidRPr="00BC1429">
        <w:t xml:space="preserve"> is shown in </w:t>
      </w:r>
      <w:r w:rsidR="00E76BD0" w:rsidRPr="00E76BD0">
        <w:rPr>
          <w:b/>
          <w:bCs/>
        </w:rPr>
        <w:t>Figure</w:t>
      </w:r>
      <w:r w:rsidR="00B17DD0" w:rsidRPr="00BC1429">
        <w:t xml:space="preserve"> </w:t>
      </w:r>
      <w:r w:rsidR="00196AF7" w:rsidRPr="006B670A">
        <w:rPr>
          <w:b/>
          <w:bCs/>
        </w:rPr>
        <w:t>3</w:t>
      </w:r>
      <w:r w:rsidR="0020605D" w:rsidRPr="006B670A">
        <w:rPr>
          <w:b/>
          <w:bCs/>
        </w:rPr>
        <w:t>E</w:t>
      </w:r>
      <w:r w:rsidR="0020605D" w:rsidRPr="00BC1429">
        <w:t>.</w:t>
      </w:r>
    </w:p>
    <w:p w14:paraId="63300676" w14:textId="4470571E" w:rsidR="008C759E" w:rsidRDefault="008C759E" w:rsidP="00E76BD0"/>
    <w:p w14:paraId="24CB0174" w14:textId="5A1D07E6" w:rsidR="008C759E" w:rsidRDefault="008C759E" w:rsidP="00E76BD0">
      <w:pPr>
        <w:rPr>
          <w:b/>
        </w:rPr>
      </w:pPr>
      <w:r w:rsidRPr="00BC1429">
        <w:rPr>
          <w:b/>
        </w:rPr>
        <w:t>Safety issues</w:t>
      </w:r>
    </w:p>
    <w:p w14:paraId="26C4E709" w14:textId="4BAB461C" w:rsidR="008C759E" w:rsidRPr="008C759E" w:rsidRDefault="008C759E" w:rsidP="00E76BD0">
      <w:r>
        <w:t>Most of the research ultrafast ultrasound scanner are not approved for clinical use. It is the responsibility of the experimenter</w:t>
      </w:r>
      <w:r w:rsidR="00D31B1E">
        <w:t xml:space="preserve"> to comply with the standards prevailing in their country, both in term of electrical safety and acoustic output. For the latter, the FDA standards</w:t>
      </w:r>
      <w:r w:rsidR="00D31B1E">
        <w:fldChar w:fldCharType="begin" w:fldLock="1"/>
      </w:r>
      <w:r w:rsidR="006611A9">
        <w:instrText>ADDIN CSL_CITATION {"citationItems":[{"id":"ITEM-1","itemData":{"abstract":"ultrasound;","author":[{"dropping-particle":"","family":"Fda","given":"","non-dropping-particle":"","parse-names":false,"suffix":""}],"id":"ITEM-1","issued":{"date-parts":[["2008"]]},"page":"1-64","title":"Information for Manufacturers Seeking Marketing Clearance of Diagnostic Ultrasound Systems and Transducers","type":"article-journal"},"uris":["http://www.mendeley.com/documents/?uuid=f72d72d3-8b03-4a82-844d-a90e733606fe"]}],"mendeley":{"formattedCitation":"&lt;sup&gt;35&lt;/sup&gt;","plainTextFormattedCitation":"35","previouslyFormattedCitation":"&lt;sup&gt;35&lt;/sup&gt;"},"properties":{"noteIndex":0},"schema":"https://github.com/citation-style-language/schema/raw/master/csl-citation.json"}</w:instrText>
      </w:r>
      <w:r w:rsidR="00D31B1E">
        <w:fldChar w:fldCharType="separate"/>
      </w:r>
      <w:r w:rsidR="00711037" w:rsidRPr="00711037">
        <w:rPr>
          <w:noProof/>
          <w:vertAlign w:val="superscript"/>
        </w:rPr>
        <w:t>35</w:t>
      </w:r>
      <w:r w:rsidR="00D31B1E">
        <w:fldChar w:fldCharType="end"/>
      </w:r>
      <w:r w:rsidR="00D31B1E">
        <w:t xml:space="preserve"> and the </w:t>
      </w:r>
      <w:r w:rsidR="00D31B1E" w:rsidRPr="00D31B1E">
        <w:t>IEC 62127-1</w:t>
      </w:r>
      <w:r w:rsidR="00D31B1E">
        <w:t xml:space="preserve"> International Standard</w:t>
      </w:r>
      <w:r w:rsidR="00D31B1E">
        <w:fldChar w:fldCharType="begin" w:fldLock="1"/>
      </w:r>
      <w:r w:rsidR="006611A9">
        <w:instrText>ADDIN CSL_CITATION {"citationItems":[{"id":"ITEM-1","itemData":{"ISBN":"2831886376","author":[{"dropping-particle":"","family":"61851","given":"IEC","non-dropping-particle":"","parse-names":false,"suffix":""}],"container-title":"61010-1 © Iec:2001","id":"ITEM-1","issued":{"date-parts":[["2013"]]},"title":"IEC 62127-1 - Measurement and characterization of medical ultrasonic fields up to 40 MHz","type":"book"},"uris":["http://www.mendeley.com/documents/?uuid=a1e706fd-669b-4aaf-abc9-3a5e65363009"]}],"mendeley":{"formattedCitation":"&lt;sup&gt;36&lt;/sup&gt;","plainTextFormattedCitation":"36","previouslyFormattedCitation":"&lt;sup&gt;36&lt;/sup&gt;"},"properties":{"noteIndex":0},"schema":"https://github.com/citation-style-language/schema/raw/master/csl-citation.json"}</w:instrText>
      </w:r>
      <w:r w:rsidR="00D31B1E">
        <w:fldChar w:fldCharType="separate"/>
      </w:r>
      <w:r w:rsidR="00711037" w:rsidRPr="00711037">
        <w:rPr>
          <w:noProof/>
          <w:vertAlign w:val="superscript"/>
        </w:rPr>
        <w:t>36</w:t>
      </w:r>
      <w:r w:rsidR="00D31B1E">
        <w:fldChar w:fldCharType="end"/>
      </w:r>
      <w:r w:rsidR="00D31B1E">
        <w:t xml:space="preserve"> must be considered.</w:t>
      </w:r>
    </w:p>
    <w:p w14:paraId="6C6CB844" w14:textId="12D779C2" w:rsidR="003C2C2D" w:rsidRDefault="003C2C2D" w:rsidP="00E76BD0"/>
    <w:p w14:paraId="6F66D613" w14:textId="4414DBFE" w:rsidR="003C2C2D" w:rsidRPr="00BC1429" w:rsidRDefault="003C2C2D" w:rsidP="00E76BD0">
      <w:pPr>
        <w:rPr>
          <w:b/>
        </w:rPr>
      </w:pPr>
      <w:r w:rsidRPr="00BC1429">
        <w:rPr>
          <w:b/>
        </w:rPr>
        <w:t>Conclusion</w:t>
      </w:r>
    </w:p>
    <w:p w14:paraId="78728D18" w14:textId="629AC1B1" w:rsidR="00014314" w:rsidRDefault="003C2C2D" w:rsidP="00E76BD0">
      <w:pPr>
        <w:rPr>
          <w:rFonts w:asciiTheme="minorHAnsi" w:hAnsiTheme="minorHAnsi" w:cstheme="minorHAnsi"/>
          <w:color w:val="auto"/>
        </w:rPr>
      </w:pPr>
      <w:r>
        <w:rPr>
          <w:rFonts w:asciiTheme="minorHAnsi" w:hAnsiTheme="minorHAnsi" w:cstheme="minorHAnsi"/>
          <w:color w:val="auto"/>
        </w:rPr>
        <w:t xml:space="preserve">In this paper, we have proposed a standard protocol to image blood flow with Ultrafast Doppler. By practicing on a calibrated flow phantom, the operator can eventually check the accuracy of </w:t>
      </w:r>
      <w:r w:rsidR="00633ADD">
        <w:rPr>
          <w:rFonts w:asciiTheme="minorHAnsi" w:hAnsiTheme="minorHAnsi" w:cstheme="minorHAnsi"/>
          <w:color w:val="auto"/>
        </w:rPr>
        <w:t>their</w:t>
      </w:r>
      <w:r>
        <w:rPr>
          <w:rFonts w:asciiTheme="minorHAnsi" w:hAnsiTheme="minorHAnsi" w:cstheme="minorHAnsi"/>
          <w:color w:val="auto"/>
        </w:rPr>
        <w:t xml:space="preserve"> measurements. The </w:t>
      </w:r>
      <w:r w:rsidR="006F4064">
        <w:rPr>
          <w:rFonts w:asciiTheme="minorHAnsi" w:hAnsiTheme="minorHAnsi" w:cstheme="minorHAnsi"/>
          <w:color w:val="auto"/>
        </w:rPr>
        <w:t xml:space="preserve">protocol </w:t>
      </w:r>
      <w:r w:rsidR="006B670A">
        <w:rPr>
          <w:rFonts w:asciiTheme="minorHAnsi" w:hAnsiTheme="minorHAnsi" w:cstheme="minorHAnsi"/>
          <w:color w:val="auto"/>
        </w:rPr>
        <w:t>allows</w:t>
      </w:r>
      <w:r w:rsidR="006F4064">
        <w:rPr>
          <w:rFonts w:asciiTheme="minorHAnsi" w:hAnsiTheme="minorHAnsi" w:cstheme="minorHAnsi"/>
          <w:color w:val="auto"/>
        </w:rPr>
        <w:t xml:space="preserve"> the user to design and execute an ultrafast ultrasound acquisition</w:t>
      </w:r>
      <w:r>
        <w:rPr>
          <w:rFonts w:asciiTheme="minorHAnsi" w:hAnsiTheme="minorHAnsi" w:cstheme="minorHAnsi"/>
          <w:color w:val="auto"/>
        </w:rPr>
        <w:t xml:space="preserve"> </w:t>
      </w:r>
      <w:r w:rsidR="006F4064">
        <w:rPr>
          <w:rFonts w:asciiTheme="minorHAnsi" w:hAnsiTheme="minorHAnsi" w:cstheme="minorHAnsi"/>
          <w:color w:val="auto"/>
        </w:rPr>
        <w:t xml:space="preserve">using plane-wave compounding. Ultimately, a post-processing framework is described and </w:t>
      </w:r>
      <w:r w:rsidR="008C759E">
        <w:rPr>
          <w:rFonts w:asciiTheme="minorHAnsi" w:hAnsiTheme="minorHAnsi" w:cstheme="minorHAnsi"/>
          <w:color w:val="auto"/>
        </w:rPr>
        <w:t>provides the first tool to display the blood flow profile in any region of interest of the image.</w:t>
      </w:r>
    </w:p>
    <w:p w14:paraId="0303AB93" w14:textId="77777777" w:rsidR="003C2C2D" w:rsidRPr="00B17DD0" w:rsidRDefault="003C2C2D" w:rsidP="00E76BD0">
      <w:pPr>
        <w:rPr>
          <w:rFonts w:asciiTheme="minorHAnsi" w:hAnsiTheme="minorHAnsi" w:cstheme="minorHAnsi"/>
          <w:color w:val="auto"/>
        </w:rPr>
      </w:pPr>
    </w:p>
    <w:p w14:paraId="7DC1072B" w14:textId="77777777" w:rsidR="006B670A" w:rsidRDefault="00AA03DF" w:rsidP="00E76BD0">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ACKNOWLEDGMENTS:</w:t>
      </w:r>
      <w:r w:rsidR="00196AF7">
        <w:rPr>
          <w:rFonts w:asciiTheme="minorHAnsi" w:hAnsiTheme="minorHAnsi" w:cstheme="minorHAnsi"/>
          <w:b/>
          <w:bCs/>
        </w:rPr>
        <w:t xml:space="preserve"> </w:t>
      </w:r>
    </w:p>
    <w:p w14:paraId="246DCD94" w14:textId="2A43953D" w:rsidR="007A4DD6" w:rsidRPr="001B1519" w:rsidRDefault="00196AF7" w:rsidP="00E76BD0">
      <w:pPr>
        <w:pStyle w:val="NormalWeb"/>
        <w:spacing w:before="0" w:beforeAutospacing="0" w:after="0" w:afterAutospacing="0"/>
        <w:rPr>
          <w:rFonts w:asciiTheme="minorHAnsi" w:hAnsiTheme="minorHAnsi" w:cstheme="minorHAnsi"/>
          <w:color w:val="808080" w:themeColor="background1" w:themeShade="80"/>
        </w:rPr>
      </w:pPr>
      <w:r w:rsidRPr="00E20965">
        <w:rPr>
          <w:rFonts w:asciiTheme="minorHAnsi" w:hAnsiTheme="minorHAnsi" w:cstheme="minorHAnsi"/>
        </w:rPr>
        <w:t>We would like to thank Shreya Shah for her proofreading and advice.</w:t>
      </w:r>
    </w:p>
    <w:p w14:paraId="2D96E92E" w14:textId="72F287DC" w:rsidR="00AA03DF" w:rsidRPr="001B1519" w:rsidRDefault="00AA03DF" w:rsidP="00E76BD0">
      <w:pPr>
        <w:rPr>
          <w:rFonts w:asciiTheme="minorHAnsi" w:hAnsiTheme="minorHAnsi" w:cstheme="minorHAnsi"/>
          <w:b/>
          <w:bCs/>
        </w:rPr>
      </w:pPr>
    </w:p>
    <w:p w14:paraId="2DF0F7D0" w14:textId="77777777" w:rsidR="006B670A" w:rsidRDefault="00AA03DF" w:rsidP="00E76BD0">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r w:rsidR="00A45FAC">
        <w:rPr>
          <w:rFonts w:asciiTheme="minorHAnsi" w:hAnsiTheme="minorHAnsi" w:cstheme="minorHAnsi"/>
          <w:b/>
          <w:bCs/>
        </w:rPr>
        <w:t xml:space="preserve"> </w:t>
      </w:r>
    </w:p>
    <w:p w14:paraId="4E0C3135" w14:textId="610F95C1" w:rsidR="007A4DD6" w:rsidRPr="001B1519" w:rsidRDefault="00A45FAC" w:rsidP="00E76BD0">
      <w:pPr>
        <w:pStyle w:val="NormalWeb"/>
        <w:spacing w:before="0" w:beforeAutospacing="0" w:after="0" w:afterAutospacing="0"/>
        <w:rPr>
          <w:rFonts w:asciiTheme="minorHAnsi" w:hAnsiTheme="minorHAnsi" w:cstheme="minorHAnsi"/>
          <w:color w:val="808080" w:themeColor="background1" w:themeShade="80"/>
        </w:rPr>
      </w:pPr>
      <w:r w:rsidRPr="00A45FAC">
        <w:rPr>
          <w:rFonts w:asciiTheme="minorHAnsi" w:hAnsiTheme="minorHAnsi" w:cstheme="minorHAnsi"/>
          <w:bCs/>
        </w:rPr>
        <w:t>No conflict of interest</w:t>
      </w:r>
    </w:p>
    <w:p w14:paraId="469ACF01" w14:textId="77777777" w:rsidR="00E20965" w:rsidRPr="001B1519" w:rsidRDefault="00E20965" w:rsidP="00E76BD0">
      <w:pPr>
        <w:rPr>
          <w:rFonts w:asciiTheme="minorHAnsi" w:hAnsiTheme="minorHAnsi" w:cstheme="minorHAnsi"/>
          <w:color w:val="auto"/>
        </w:rPr>
      </w:pPr>
    </w:p>
    <w:p w14:paraId="50EBBE2B" w14:textId="43A2B1FD" w:rsidR="007A4DD6" w:rsidRPr="001B1519" w:rsidRDefault="009726EE" w:rsidP="00E76BD0">
      <w:pPr>
        <w:rPr>
          <w:rFonts w:asciiTheme="minorHAnsi" w:hAnsiTheme="minorHAnsi" w:cstheme="minorHAnsi"/>
          <w:color w:val="808080" w:themeColor="background1" w:themeShade="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118F62F" w14:textId="123C2A44" w:rsidR="00956C0F" w:rsidRPr="00956C0F" w:rsidRDefault="00F161DC" w:rsidP="00E76BD0">
      <w:pPr>
        <w:rPr>
          <w:noProof/>
        </w:rPr>
      </w:pPr>
      <w:r>
        <w:rPr>
          <w:rFonts w:asciiTheme="minorHAnsi" w:hAnsiTheme="minorHAnsi" w:cstheme="minorHAnsi"/>
          <w:b/>
          <w:color w:val="808080"/>
        </w:rPr>
        <w:lastRenderedPageBreak/>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956C0F" w:rsidRPr="00956C0F">
        <w:rPr>
          <w:noProof/>
        </w:rPr>
        <w:t>1.</w:t>
      </w:r>
      <w:r w:rsidR="00956C0F" w:rsidRPr="00956C0F">
        <w:rPr>
          <w:noProof/>
        </w:rPr>
        <w:tab/>
        <w:t>Doppler, C. Ueber das farbige Licht der Doppelsterne und einiger anderer Gestirne des Himmels. at &lt;https://books.google.fr/books?hl=fr&amp;lr=&amp;id=mu9p8nmmSXgC&amp;oi=fnd&amp;pg=PA1&amp;dq=Über+das+farbige+Licht+der+Doppelsterne+und+einiger+anderer+Gestirne+des+Himmels&amp;ots=MDeLsX4TLD&amp;sig=cGmUuyNLfjWwNO9OUamlwdhP-s8#v=onepage&amp;q=Über das farbige Licht der Doppelsterne un&gt;.</w:t>
      </w:r>
    </w:p>
    <w:p w14:paraId="35A919C7" w14:textId="78DBCE21" w:rsidR="00956C0F" w:rsidRPr="00956C0F" w:rsidRDefault="00956C0F" w:rsidP="00E76BD0">
      <w:pPr>
        <w:rPr>
          <w:noProof/>
        </w:rPr>
      </w:pPr>
      <w:r w:rsidRPr="00956C0F">
        <w:rPr>
          <w:noProof/>
        </w:rPr>
        <w:t>2.</w:t>
      </w:r>
      <w:r w:rsidRPr="00956C0F">
        <w:rPr>
          <w:noProof/>
        </w:rPr>
        <w:tab/>
        <w:t xml:space="preserve">Bonnefous, O., Pesqué, P. Time domain formulation of pulse-Doppler ultrasound and blood velocity estimation by cross correlation. </w:t>
      </w:r>
      <w:r w:rsidRPr="00956C0F">
        <w:rPr>
          <w:i/>
          <w:iCs/>
          <w:noProof/>
        </w:rPr>
        <w:t>Ultrasonic Imaging</w:t>
      </w:r>
      <w:r w:rsidRPr="00956C0F">
        <w:rPr>
          <w:noProof/>
        </w:rPr>
        <w:t xml:space="preserve">. </w:t>
      </w:r>
      <w:r w:rsidRPr="00956C0F">
        <w:rPr>
          <w:b/>
          <w:bCs/>
          <w:noProof/>
        </w:rPr>
        <w:t>8</w:t>
      </w:r>
      <w:r w:rsidRPr="00956C0F">
        <w:rPr>
          <w:noProof/>
        </w:rPr>
        <w:t xml:space="preserve"> (2), 73–85 (2004).</w:t>
      </w:r>
    </w:p>
    <w:p w14:paraId="334EC3AF" w14:textId="6916EF3B" w:rsidR="00956C0F" w:rsidRPr="00956C0F" w:rsidRDefault="00956C0F" w:rsidP="00E76BD0">
      <w:pPr>
        <w:rPr>
          <w:noProof/>
        </w:rPr>
      </w:pPr>
      <w:r w:rsidRPr="00956C0F">
        <w:rPr>
          <w:noProof/>
        </w:rPr>
        <w:t>3.</w:t>
      </w:r>
      <w:r w:rsidRPr="00956C0F">
        <w:rPr>
          <w:noProof/>
        </w:rPr>
        <w:tab/>
        <w:t xml:space="preserve">Bercoff, J. </w:t>
      </w:r>
      <w:r w:rsidR="00E76BD0" w:rsidRPr="00E76BD0">
        <w:rPr>
          <w:noProof/>
        </w:rPr>
        <w:t>et al.</w:t>
      </w:r>
      <w:r w:rsidRPr="00956C0F">
        <w:rPr>
          <w:noProof/>
        </w:rPr>
        <w:t xml:space="preserve"> Ultrafast compound doppler imaging: Providing full blood flow characterization. </w:t>
      </w:r>
      <w:r w:rsidRPr="00956C0F">
        <w:rPr>
          <w:i/>
          <w:iCs/>
          <w:noProof/>
        </w:rPr>
        <w:t>IEEE Transactions on Ultrasonics, Ferroelectrics, and Frequency Control</w:t>
      </w:r>
      <w:r w:rsidRPr="00956C0F">
        <w:rPr>
          <w:noProof/>
        </w:rPr>
        <w:t xml:space="preserve">. </w:t>
      </w:r>
      <w:r w:rsidRPr="00956C0F">
        <w:rPr>
          <w:b/>
          <w:bCs/>
          <w:noProof/>
        </w:rPr>
        <w:t>58</w:t>
      </w:r>
      <w:r w:rsidRPr="00956C0F">
        <w:rPr>
          <w:noProof/>
        </w:rPr>
        <w:t xml:space="preserve"> (1), 134–147 (2011).</w:t>
      </w:r>
    </w:p>
    <w:p w14:paraId="6FB5CE16" w14:textId="47038590" w:rsidR="00956C0F" w:rsidRPr="00956C0F" w:rsidRDefault="00956C0F" w:rsidP="00E76BD0">
      <w:pPr>
        <w:rPr>
          <w:noProof/>
        </w:rPr>
      </w:pPr>
      <w:r w:rsidRPr="00956C0F">
        <w:rPr>
          <w:noProof/>
        </w:rPr>
        <w:t>4.</w:t>
      </w:r>
      <w:r w:rsidRPr="00956C0F">
        <w:rPr>
          <w:noProof/>
        </w:rPr>
        <w:tab/>
        <w:t xml:space="preserve">Evans, D.H., Jensen, J.A., Nielsen, M.B. Ultrasonic colour Doppler imaging. </w:t>
      </w:r>
      <w:r w:rsidRPr="00956C0F">
        <w:rPr>
          <w:i/>
          <w:iCs/>
          <w:noProof/>
        </w:rPr>
        <w:t>Interface Focus</w:t>
      </w:r>
      <w:r w:rsidRPr="00956C0F">
        <w:rPr>
          <w:noProof/>
        </w:rPr>
        <w:t xml:space="preserve">. </w:t>
      </w:r>
      <w:r w:rsidRPr="00956C0F">
        <w:rPr>
          <w:b/>
          <w:bCs/>
          <w:noProof/>
        </w:rPr>
        <w:t>1</w:t>
      </w:r>
      <w:r w:rsidRPr="00956C0F">
        <w:rPr>
          <w:noProof/>
        </w:rPr>
        <w:t xml:space="preserve"> (4), 490–502 (2011).</w:t>
      </w:r>
    </w:p>
    <w:p w14:paraId="2CB02711" w14:textId="2033B2B9" w:rsidR="00956C0F" w:rsidRPr="00956C0F" w:rsidRDefault="00956C0F" w:rsidP="00E76BD0">
      <w:pPr>
        <w:rPr>
          <w:noProof/>
        </w:rPr>
      </w:pPr>
      <w:r w:rsidRPr="00956C0F">
        <w:rPr>
          <w:noProof/>
        </w:rPr>
        <w:t>5.</w:t>
      </w:r>
      <w:r w:rsidRPr="00956C0F">
        <w:rPr>
          <w:noProof/>
        </w:rPr>
        <w:tab/>
        <w:t xml:space="preserve">Nuffer, Z., Rupasov, A., Bekal, N., Murtha, J., Bhatt, S. Spectral Doppler ultrasound of peripheral arteries: a pictorial review. </w:t>
      </w:r>
      <w:r w:rsidRPr="00956C0F">
        <w:rPr>
          <w:i/>
          <w:iCs/>
          <w:noProof/>
        </w:rPr>
        <w:t>Clinical Imaging</w:t>
      </w:r>
      <w:r w:rsidRPr="00956C0F">
        <w:rPr>
          <w:noProof/>
        </w:rPr>
        <w:t xml:space="preserve">. </w:t>
      </w:r>
      <w:r w:rsidRPr="00956C0F">
        <w:rPr>
          <w:b/>
          <w:bCs/>
          <w:noProof/>
        </w:rPr>
        <w:t>46</w:t>
      </w:r>
      <w:r w:rsidRPr="00956C0F">
        <w:rPr>
          <w:noProof/>
        </w:rPr>
        <w:t>, 91–97 (2017).</w:t>
      </w:r>
    </w:p>
    <w:p w14:paraId="7CD7816D" w14:textId="39463608" w:rsidR="00956C0F" w:rsidRPr="00956C0F" w:rsidRDefault="00956C0F" w:rsidP="00E76BD0">
      <w:pPr>
        <w:rPr>
          <w:noProof/>
        </w:rPr>
      </w:pPr>
      <w:r w:rsidRPr="00956C0F">
        <w:rPr>
          <w:noProof/>
        </w:rPr>
        <w:t>6.</w:t>
      </w:r>
      <w:r w:rsidRPr="00956C0F">
        <w:rPr>
          <w:noProof/>
        </w:rPr>
        <w:tab/>
        <w:t xml:space="preserve">Jensen, J.A., Nikolov, S.I., Gammelmark, K.L., Pedersen, M.H. Synthetic aperture ultrasound imaging. </w:t>
      </w:r>
      <w:r w:rsidRPr="00956C0F">
        <w:rPr>
          <w:i/>
          <w:iCs/>
          <w:noProof/>
        </w:rPr>
        <w:t>Ultrasonics</w:t>
      </w:r>
      <w:r w:rsidRPr="00956C0F">
        <w:rPr>
          <w:noProof/>
        </w:rPr>
        <w:t xml:space="preserve">. </w:t>
      </w:r>
      <w:r w:rsidRPr="00956C0F">
        <w:rPr>
          <w:b/>
          <w:bCs/>
          <w:noProof/>
        </w:rPr>
        <w:t>44</w:t>
      </w:r>
      <w:r w:rsidRPr="00956C0F">
        <w:rPr>
          <w:noProof/>
        </w:rPr>
        <w:t xml:space="preserve"> (SUPPL.) (2006).</w:t>
      </w:r>
    </w:p>
    <w:p w14:paraId="728D3306" w14:textId="2A7EC772" w:rsidR="00956C0F" w:rsidRPr="00956C0F" w:rsidRDefault="00956C0F" w:rsidP="00E76BD0">
      <w:pPr>
        <w:rPr>
          <w:noProof/>
        </w:rPr>
      </w:pPr>
      <w:r w:rsidRPr="00956C0F">
        <w:rPr>
          <w:noProof/>
        </w:rPr>
        <w:t>7.</w:t>
      </w:r>
      <w:r w:rsidRPr="00956C0F">
        <w:rPr>
          <w:noProof/>
        </w:rPr>
        <w:tab/>
        <w:t xml:space="preserve">Tong, L., Ramalli, A., Jasaityte, R., Tortoli, P., D’Hooge, J. Multi-transmit beam forming for fast cardiac imaging-experimental validation and in vivo application. </w:t>
      </w:r>
      <w:r w:rsidRPr="00956C0F">
        <w:rPr>
          <w:i/>
          <w:iCs/>
          <w:noProof/>
        </w:rPr>
        <w:t>IEEE Transactions on Medical Imaging</w:t>
      </w:r>
      <w:r w:rsidRPr="00956C0F">
        <w:rPr>
          <w:noProof/>
        </w:rPr>
        <w:t xml:space="preserve">. </w:t>
      </w:r>
      <w:r w:rsidRPr="00956C0F">
        <w:rPr>
          <w:b/>
          <w:bCs/>
          <w:noProof/>
        </w:rPr>
        <w:t>33</w:t>
      </w:r>
      <w:r w:rsidRPr="00956C0F">
        <w:rPr>
          <w:noProof/>
        </w:rPr>
        <w:t xml:space="preserve"> (6), 1205–1219 (2014).</w:t>
      </w:r>
    </w:p>
    <w:p w14:paraId="2DEB53E8" w14:textId="76773D4C" w:rsidR="00956C0F" w:rsidRPr="00956C0F" w:rsidRDefault="00956C0F" w:rsidP="00E76BD0">
      <w:pPr>
        <w:rPr>
          <w:noProof/>
        </w:rPr>
      </w:pPr>
      <w:r w:rsidRPr="00956C0F">
        <w:rPr>
          <w:noProof/>
        </w:rPr>
        <w:t>8.</w:t>
      </w:r>
      <w:r w:rsidRPr="00956C0F">
        <w:rPr>
          <w:noProof/>
        </w:rPr>
        <w:tab/>
        <w:t xml:space="preserve">Tanter, M., Bercoff, J., Sandrin, L., Fink, M. Ultrafast compound imaging for 2-D motion vector estimation: application to transient elastography. </w:t>
      </w:r>
      <w:r w:rsidRPr="00956C0F">
        <w:rPr>
          <w:i/>
          <w:iCs/>
          <w:noProof/>
        </w:rPr>
        <w:t>IEEE Transactions on Ultrasonics, Ferroelectrics and Frequency Control</w:t>
      </w:r>
      <w:r w:rsidRPr="00956C0F">
        <w:rPr>
          <w:noProof/>
        </w:rPr>
        <w:t xml:space="preserve">. </w:t>
      </w:r>
      <w:r w:rsidRPr="00956C0F">
        <w:rPr>
          <w:b/>
          <w:bCs/>
          <w:noProof/>
        </w:rPr>
        <w:t>49</w:t>
      </w:r>
      <w:r w:rsidRPr="00956C0F">
        <w:rPr>
          <w:noProof/>
        </w:rPr>
        <w:t xml:space="preserve"> (10), 1363–1374, (2002).</w:t>
      </w:r>
    </w:p>
    <w:p w14:paraId="37FEC652" w14:textId="7FC411D4" w:rsidR="00956C0F" w:rsidRPr="00956C0F" w:rsidRDefault="00956C0F" w:rsidP="00E76BD0">
      <w:pPr>
        <w:rPr>
          <w:noProof/>
        </w:rPr>
      </w:pPr>
      <w:r w:rsidRPr="00956C0F">
        <w:rPr>
          <w:noProof/>
        </w:rPr>
        <w:t>9.</w:t>
      </w:r>
      <w:r w:rsidRPr="00956C0F">
        <w:rPr>
          <w:noProof/>
        </w:rPr>
        <w:tab/>
        <w:t>Udesen, J</w:t>
      </w:r>
      <w:r w:rsidR="00633ADD">
        <w:rPr>
          <w:noProof/>
        </w:rPr>
        <w:t xml:space="preserve">. et al. </w:t>
      </w:r>
      <w:r w:rsidRPr="00956C0F">
        <w:rPr>
          <w:noProof/>
        </w:rPr>
        <w:t xml:space="preserve">High frame-rate blood vector velocity imaging using plane waves: Simulations and preliminary experiments. </w:t>
      </w:r>
      <w:r w:rsidRPr="00956C0F">
        <w:rPr>
          <w:i/>
          <w:iCs/>
          <w:noProof/>
        </w:rPr>
        <w:t>IEEE Transactions on Ultrasonics, Ferroelectrics, and Frequency Control</w:t>
      </w:r>
      <w:r w:rsidRPr="00956C0F">
        <w:rPr>
          <w:noProof/>
        </w:rPr>
        <w:t xml:space="preserve">. </w:t>
      </w:r>
      <w:r w:rsidRPr="00956C0F">
        <w:rPr>
          <w:b/>
          <w:bCs/>
          <w:noProof/>
        </w:rPr>
        <w:t>55</w:t>
      </w:r>
      <w:r w:rsidRPr="00956C0F">
        <w:rPr>
          <w:noProof/>
        </w:rPr>
        <w:t xml:space="preserve"> (8), 1729–1743 (2008).</w:t>
      </w:r>
    </w:p>
    <w:p w14:paraId="440B05DD" w14:textId="557BB51F" w:rsidR="00956C0F" w:rsidRPr="00956C0F" w:rsidRDefault="00956C0F" w:rsidP="00E76BD0">
      <w:pPr>
        <w:rPr>
          <w:noProof/>
        </w:rPr>
      </w:pPr>
      <w:r w:rsidRPr="00956C0F">
        <w:rPr>
          <w:noProof/>
        </w:rPr>
        <w:t>10.</w:t>
      </w:r>
      <w:r w:rsidRPr="00956C0F">
        <w:rPr>
          <w:noProof/>
        </w:rPr>
        <w:tab/>
        <w:t xml:space="preserve">Hansen, K.L., Udesen, J., Gran, F., Jensen, J.A., Bachmann Nielsen, M. In-vivo examples of flow patterns with the fast vector velocity ultrasound method. </w:t>
      </w:r>
      <w:r w:rsidRPr="00956C0F">
        <w:rPr>
          <w:i/>
          <w:iCs/>
          <w:noProof/>
        </w:rPr>
        <w:t>Ultraschall in der Medizin (Stuttgart, Germany : 1980)</w:t>
      </w:r>
      <w:r w:rsidRPr="00956C0F">
        <w:rPr>
          <w:noProof/>
        </w:rPr>
        <w:t xml:space="preserve">. </w:t>
      </w:r>
      <w:r w:rsidRPr="00956C0F">
        <w:rPr>
          <w:b/>
          <w:bCs/>
          <w:noProof/>
        </w:rPr>
        <w:t>30</w:t>
      </w:r>
      <w:r w:rsidRPr="00956C0F">
        <w:rPr>
          <w:noProof/>
        </w:rPr>
        <w:t xml:space="preserve"> (5), 471–477 (2009).</w:t>
      </w:r>
    </w:p>
    <w:p w14:paraId="75ECD376" w14:textId="5A931C8F" w:rsidR="00956C0F" w:rsidRPr="00956C0F" w:rsidRDefault="00956C0F" w:rsidP="00E76BD0">
      <w:pPr>
        <w:rPr>
          <w:noProof/>
        </w:rPr>
      </w:pPr>
      <w:r w:rsidRPr="00956C0F">
        <w:rPr>
          <w:noProof/>
        </w:rPr>
        <w:t>11.</w:t>
      </w:r>
      <w:r w:rsidRPr="00956C0F">
        <w:rPr>
          <w:noProof/>
        </w:rPr>
        <w:tab/>
        <w:t xml:space="preserve">Tanter, M., Fink, M. Ultrafast imaging in biomedical ultrasound. </w:t>
      </w:r>
      <w:r w:rsidRPr="00956C0F">
        <w:rPr>
          <w:i/>
          <w:iCs/>
          <w:noProof/>
        </w:rPr>
        <w:t>IEEE Transactions on Ultrasonics, Ferroelectrics, and Frequency Control</w:t>
      </w:r>
      <w:r w:rsidRPr="00956C0F">
        <w:rPr>
          <w:noProof/>
        </w:rPr>
        <w:t xml:space="preserve">. </w:t>
      </w:r>
      <w:r w:rsidRPr="00956C0F">
        <w:rPr>
          <w:b/>
          <w:bCs/>
          <w:noProof/>
        </w:rPr>
        <w:t>61</w:t>
      </w:r>
      <w:r w:rsidRPr="00956C0F">
        <w:rPr>
          <w:noProof/>
        </w:rPr>
        <w:t xml:space="preserve"> (1), 102–119 (2014).</w:t>
      </w:r>
    </w:p>
    <w:p w14:paraId="19795074" w14:textId="54B88ACB" w:rsidR="00956C0F" w:rsidRPr="00956C0F" w:rsidRDefault="00956C0F" w:rsidP="00E76BD0">
      <w:pPr>
        <w:rPr>
          <w:noProof/>
        </w:rPr>
      </w:pPr>
      <w:r w:rsidRPr="00956C0F">
        <w:rPr>
          <w:noProof/>
        </w:rPr>
        <w:t>12.</w:t>
      </w:r>
      <w:r w:rsidRPr="00956C0F">
        <w:rPr>
          <w:noProof/>
        </w:rPr>
        <w:tab/>
        <w:t xml:space="preserve">Montaldo, G., Tanter, M., Bercoff, J., Benech, N., Fink, M. Coherent plane-wave compounding for very high frame rate ultrasonography and transient elastography. </w:t>
      </w:r>
      <w:r w:rsidRPr="00956C0F">
        <w:rPr>
          <w:i/>
          <w:iCs/>
          <w:noProof/>
        </w:rPr>
        <w:t>IEEE Transactions on Ultrasonics, Ferroelectrics and Frequency Control</w:t>
      </w:r>
      <w:r w:rsidRPr="00956C0F">
        <w:rPr>
          <w:noProof/>
        </w:rPr>
        <w:t xml:space="preserve">. </w:t>
      </w:r>
      <w:r w:rsidRPr="00956C0F">
        <w:rPr>
          <w:b/>
          <w:bCs/>
          <w:noProof/>
        </w:rPr>
        <w:t>56</w:t>
      </w:r>
      <w:r w:rsidRPr="00956C0F">
        <w:rPr>
          <w:noProof/>
        </w:rPr>
        <w:t xml:space="preserve"> (3), 489–506 (2009).</w:t>
      </w:r>
    </w:p>
    <w:p w14:paraId="5E102BE9" w14:textId="3F888BF4" w:rsidR="00956C0F" w:rsidRPr="00956C0F" w:rsidRDefault="00956C0F" w:rsidP="00E76BD0">
      <w:pPr>
        <w:rPr>
          <w:noProof/>
        </w:rPr>
      </w:pPr>
      <w:r w:rsidRPr="00956C0F">
        <w:rPr>
          <w:noProof/>
        </w:rPr>
        <w:t>13.</w:t>
      </w:r>
      <w:r w:rsidRPr="00956C0F">
        <w:rPr>
          <w:noProof/>
        </w:rPr>
        <w:tab/>
        <w:t xml:space="preserve">Papadacci, C., Pernot, M., Couade, M., Fink, M., Tanter, M. High-contrast ultrafast imaging of the heart. </w:t>
      </w:r>
      <w:r w:rsidRPr="00956C0F">
        <w:rPr>
          <w:i/>
          <w:iCs/>
          <w:noProof/>
        </w:rPr>
        <w:t>IEEE Transactions on Ultrasonics, Ferroelectrics, and Frequency Control</w:t>
      </w:r>
      <w:r w:rsidRPr="00956C0F">
        <w:rPr>
          <w:noProof/>
        </w:rPr>
        <w:t xml:space="preserve">. </w:t>
      </w:r>
      <w:r w:rsidRPr="00956C0F">
        <w:rPr>
          <w:b/>
          <w:bCs/>
          <w:noProof/>
        </w:rPr>
        <w:t>61</w:t>
      </w:r>
      <w:r w:rsidRPr="00956C0F">
        <w:rPr>
          <w:noProof/>
        </w:rPr>
        <w:t xml:space="preserve"> (2), 288–301 (2014).</w:t>
      </w:r>
    </w:p>
    <w:p w14:paraId="2D716535" w14:textId="77FDB437" w:rsidR="00956C0F" w:rsidRPr="00956C0F" w:rsidRDefault="00956C0F" w:rsidP="00E76BD0">
      <w:pPr>
        <w:rPr>
          <w:noProof/>
        </w:rPr>
      </w:pPr>
      <w:r w:rsidRPr="00956C0F">
        <w:rPr>
          <w:noProof/>
        </w:rPr>
        <w:t>14.</w:t>
      </w:r>
      <w:r w:rsidRPr="00956C0F">
        <w:rPr>
          <w:noProof/>
        </w:rPr>
        <w:tab/>
        <w:t xml:space="preserve">Maresca, D. </w:t>
      </w:r>
      <w:r w:rsidR="00E76BD0" w:rsidRPr="00E76BD0">
        <w:rPr>
          <w:noProof/>
        </w:rPr>
        <w:t>et al.</w:t>
      </w:r>
      <w:r w:rsidRPr="00956C0F">
        <w:rPr>
          <w:noProof/>
        </w:rPr>
        <w:t xml:space="preserve"> Noninvasive Imaging of the Coronary Vasculature Using Ultrafast Ultrasound. </w:t>
      </w:r>
      <w:r w:rsidRPr="00956C0F">
        <w:rPr>
          <w:i/>
          <w:iCs/>
          <w:noProof/>
        </w:rPr>
        <w:t>JACC: Cardiovascular Imaging</w:t>
      </w:r>
      <w:r w:rsidRPr="00956C0F">
        <w:rPr>
          <w:noProof/>
        </w:rPr>
        <w:t xml:space="preserve">. </w:t>
      </w:r>
      <w:r w:rsidRPr="00956C0F">
        <w:rPr>
          <w:b/>
          <w:bCs/>
          <w:noProof/>
        </w:rPr>
        <w:t>11</w:t>
      </w:r>
      <w:r w:rsidRPr="00956C0F">
        <w:rPr>
          <w:noProof/>
        </w:rPr>
        <w:t xml:space="preserve"> (6), 798–808 (2018).</w:t>
      </w:r>
    </w:p>
    <w:p w14:paraId="72447ABE" w14:textId="225CA70B" w:rsidR="00956C0F" w:rsidRPr="00956C0F" w:rsidRDefault="00956C0F" w:rsidP="00E76BD0">
      <w:pPr>
        <w:rPr>
          <w:noProof/>
        </w:rPr>
      </w:pPr>
      <w:r w:rsidRPr="00956C0F">
        <w:rPr>
          <w:noProof/>
        </w:rPr>
        <w:t>15.</w:t>
      </w:r>
      <w:r w:rsidRPr="00956C0F">
        <w:rPr>
          <w:noProof/>
        </w:rPr>
        <w:tab/>
        <w:t xml:space="preserve">Demené, C. </w:t>
      </w:r>
      <w:r w:rsidR="00E76BD0" w:rsidRPr="00E76BD0">
        <w:rPr>
          <w:noProof/>
        </w:rPr>
        <w:t>et al.</w:t>
      </w:r>
      <w:r w:rsidRPr="00956C0F">
        <w:rPr>
          <w:noProof/>
        </w:rPr>
        <w:t xml:space="preserve"> Spatiotemporal Clutter Filtering of Ultrafast Ultrasound Data Highly Increases Doppler and fUltrasound Sensitivity. </w:t>
      </w:r>
      <w:r w:rsidRPr="00956C0F">
        <w:rPr>
          <w:i/>
          <w:iCs/>
          <w:noProof/>
        </w:rPr>
        <w:t>IEEE Transactions on Medical Imaging</w:t>
      </w:r>
      <w:r w:rsidRPr="00956C0F">
        <w:rPr>
          <w:noProof/>
        </w:rPr>
        <w:t xml:space="preserve">. </w:t>
      </w:r>
      <w:r w:rsidRPr="00956C0F">
        <w:rPr>
          <w:b/>
          <w:bCs/>
          <w:noProof/>
        </w:rPr>
        <w:t>34</w:t>
      </w:r>
      <w:r w:rsidRPr="00956C0F">
        <w:rPr>
          <w:noProof/>
        </w:rPr>
        <w:t xml:space="preserve"> (11), 2271–2285 (2015).</w:t>
      </w:r>
    </w:p>
    <w:p w14:paraId="4825B8B8" w14:textId="02F6F273" w:rsidR="00956C0F" w:rsidRPr="00956C0F" w:rsidRDefault="00956C0F" w:rsidP="00E76BD0">
      <w:pPr>
        <w:rPr>
          <w:noProof/>
        </w:rPr>
      </w:pPr>
      <w:r w:rsidRPr="00956C0F">
        <w:rPr>
          <w:noProof/>
        </w:rPr>
        <w:t>16.</w:t>
      </w:r>
      <w:r w:rsidRPr="00956C0F">
        <w:rPr>
          <w:noProof/>
        </w:rPr>
        <w:tab/>
        <w:t xml:space="preserve">Demené, C. </w:t>
      </w:r>
      <w:r w:rsidR="00E76BD0" w:rsidRPr="00E76BD0">
        <w:rPr>
          <w:noProof/>
        </w:rPr>
        <w:t>et al.</w:t>
      </w:r>
      <w:r w:rsidRPr="00956C0F">
        <w:rPr>
          <w:noProof/>
        </w:rPr>
        <w:t xml:space="preserve"> 4D microvascular imaging based on ultrafast Doppler tomography. </w:t>
      </w:r>
      <w:r w:rsidRPr="00956C0F">
        <w:rPr>
          <w:i/>
          <w:iCs/>
          <w:noProof/>
        </w:rPr>
        <w:t>NeuroImage</w:t>
      </w:r>
      <w:r w:rsidRPr="00956C0F">
        <w:rPr>
          <w:noProof/>
        </w:rPr>
        <w:t xml:space="preserve">. </w:t>
      </w:r>
      <w:r w:rsidRPr="00956C0F">
        <w:rPr>
          <w:b/>
          <w:bCs/>
          <w:noProof/>
        </w:rPr>
        <w:t>127</w:t>
      </w:r>
      <w:r w:rsidRPr="00956C0F">
        <w:rPr>
          <w:noProof/>
        </w:rPr>
        <w:t>, 472–483 (2016).</w:t>
      </w:r>
    </w:p>
    <w:p w14:paraId="6A2C41AF" w14:textId="2DDCBB6E" w:rsidR="00956C0F" w:rsidRPr="00956C0F" w:rsidRDefault="00956C0F" w:rsidP="00E76BD0">
      <w:pPr>
        <w:rPr>
          <w:noProof/>
        </w:rPr>
      </w:pPr>
      <w:r w:rsidRPr="00956C0F">
        <w:rPr>
          <w:noProof/>
        </w:rPr>
        <w:lastRenderedPageBreak/>
        <w:t>17.</w:t>
      </w:r>
      <w:r w:rsidRPr="00956C0F">
        <w:rPr>
          <w:noProof/>
        </w:rPr>
        <w:tab/>
        <w:t xml:space="preserve">Demené, C. </w:t>
      </w:r>
      <w:r w:rsidR="00E76BD0" w:rsidRPr="00E76BD0">
        <w:rPr>
          <w:noProof/>
        </w:rPr>
        <w:t>et al.</w:t>
      </w:r>
      <w:r w:rsidRPr="00956C0F">
        <w:rPr>
          <w:noProof/>
        </w:rPr>
        <w:t xml:space="preserve"> Ultrafast Doppler reveals the mapping of cerebral vascular resistivity in neonates. </w:t>
      </w:r>
      <w:r w:rsidRPr="00956C0F">
        <w:rPr>
          <w:i/>
          <w:iCs/>
          <w:noProof/>
        </w:rPr>
        <w:t>Journal of Cerebral Blood Flow and Metabolism</w:t>
      </w:r>
      <w:r w:rsidRPr="00956C0F">
        <w:rPr>
          <w:noProof/>
        </w:rPr>
        <w:t xml:space="preserve">. </w:t>
      </w:r>
      <w:r w:rsidRPr="00956C0F">
        <w:rPr>
          <w:b/>
          <w:bCs/>
          <w:noProof/>
        </w:rPr>
        <w:t>34</w:t>
      </w:r>
      <w:r w:rsidRPr="00956C0F">
        <w:rPr>
          <w:noProof/>
        </w:rPr>
        <w:t xml:space="preserve"> (6), 1009–1017 (2014).</w:t>
      </w:r>
    </w:p>
    <w:p w14:paraId="3EE0C46B" w14:textId="6EED8B5C" w:rsidR="00956C0F" w:rsidRPr="00956C0F" w:rsidRDefault="00956C0F" w:rsidP="00E76BD0">
      <w:pPr>
        <w:rPr>
          <w:noProof/>
        </w:rPr>
      </w:pPr>
      <w:r w:rsidRPr="00956C0F">
        <w:rPr>
          <w:noProof/>
        </w:rPr>
        <w:t>18.</w:t>
      </w:r>
      <w:r w:rsidRPr="00956C0F">
        <w:rPr>
          <w:noProof/>
        </w:rPr>
        <w:tab/>
        <w:t xml:space="preserve">Baranger, J., Arnal, B., Perren, F., Baud, O., Tanter, M., Demene, C. Adaptive Spatiotemporal SVD Clutter Filtering for Ultrafast Doppler Imaging Using Similarity of Spatial Singular Vectors. </w:t>
      </w:r>
      <w:r w:rsidRPr="00956C0F">
        <w:rPr>
          <w:i/>
          <w:iCs/>
          <w:noProof/>
        </w:rPr>
        <w:t>IEEE Transactions on Medical Imaging</w:t>
      </w:r>
      <w:r w:rsidRPr="00956C0F">
        <w:rPr>
          <w:noProof/>
        </w:rPr>
        <w:t xml:space="preserve">. </w:t>
      </w:r>
      <w:r w:rsidRPr="00956C0F">
        <w:rPr>
          <w:b/>
          <w:bCs/>
          <w:noProof/>
        </w:rPr>
        <w:t>37</w:t>
      </w:r>
      <w:r w:rsidRPr="00956C0F">
        <w:rPr>
          <w:noProof/>
        </w:rPr>
        <w:t xml:space="preserve"> (7), 1574–1586 (2018).</w:t>
      </w:r>
    </w:p>
    <w:p w14:paraId="4FDC21A6" w14:textId="5C54CBCB" w:rsidR="00956C0F" w:rsidRPr="00956C0F" w:rsidRDefault="00956C0F" w:rsidP="00E76BD0">
      <w:pPr>
        <w:rPr>
          <w:noProof/>
        </w:rPr>
      </w:pPr>
      <w:r w:rsidRPr="00956C0F">
        <w:rPr>
          <w:noProof/>
        </w:rPr>
        <w:t>19.</w:t>
      </w:r>
      <w:r w:rsidRPr="00956C0F">
        <w:rPr>
          <w:noProof/>
        </w:rPr>
        <w:tab/>
        <w:t xml:space="preserve">Demené, C. </w:t>
      </w:r>
      <w:r w:rsidR="00E76BD0" w:rsidRPr="00E76BD0">
        <w:rPr>
          <w:noProof/>
        </w:rPr>
        <w:t>et al.</w:t>
      </w:r>
      <w:r w:rsidRPr="00956C0F">
        <w:rPr>
          <w:noProof/>
        </w:rPr>
        <w:t xml:space="preserve"> Ultrafast Doppler Reveals the Mapping of Cerebral Vascular Resistivity in Neonates. </w:t>
      </w:r>
      <w:r w:rsidRPr="00956C0F">
        <w:rPr>
          <w:i/>
          <w:iCs/>
          <w:noProof/>
        </w:rPr>
        <w:t>Journal of Cerebral Blood Flow &amp; Metabolism</w:t>
      </w:r>
      <w:r w:rsidRPr="00956C0F">
        <w:rPr>
          <w:noProof/>
        </w:rPr>
        <w:t xml:space="preserve">. </w:t>
      </w:r>
      <w:r w:rsidRPr="00956C0F">
        <w:rPr>
          <w:b/>
          <w:bCs/>
          <w:noProof/>
        </w:rPr>
        <w:t>34</w:t>
      </w:r>
      <w:r w:rsidRPr="00956C0F">
        <w:rPr>
          <w:noProof/>
        </w:rPr>
        <w:t xml:space="preserve"> (6), 1009–1017 (2014).</w:t>
      </w:r>
    </w:p>
    <w:p w14:paraId="4B03C2E8" w14:textId="624C5A89" w:rsidR="00956C0F" w:rsidRPr="00956C0F" w:rsidRDefault="00956C0F" w:rsidP="00E76BD0">
      <w:pPr>
        <w:rPr>
          <w:noProof/>
        </w:rPr>
      </w:pPr>
      <w:r w:rsidRPr="00956C0F">
        <w:rPr>
          <w:noProof/>
        </w:rPr>
        <w:t>20.</w:t>
      </w:r>
      <w:r w:rsidRPr="00956C0F">
        <w:rPr>
          <w:noProof/>
        </w:rPr>
        <w:tab/>
        <w:t xml:space="preserve">Goudot, G. </w:t>
      </w:r>
      <w:r w:rsidR="00E76BD0" w:rsidRPr="00E76BD0">
        <w:rPr>
          <w:noProof/>
        </w:rPr>
        <w:t>et al.</w:t>
      </w:r>
      <w:r w:rsidRPr="00956C0F">
        <w:rPr>
          <w:noProof/>
        </w:rPr>
        <w:t xml:space="preserve"> Wall Shear Stress Measurement by Ultrafast Vector Flow Imaging for Atherosclerotic Carotid Stenosis. </w:t>
      </w:r>
      <w:r w:rsidRPr="00956C0F">
        <w:rPr>
          <w:i/>
          <w:iCs/>
          <w:noProof/>
        </w:rPr>
        <w:t>Ultraschall in der Medizin - European Journal of Ultrasound</w:t>
      </w:r>
      <w:r w:rsidRPr="00956C0F">
        <w:rPr>
          <w:noProof/>
        </w:rPr>
        <w:t>.</w:t>
      </w:r>
      <w:r w:rsidR="006B670A">
        <w:rPr>
          <w:noProof/>
        </w:rPr>
        <w:t xml:space="preserve"> </w:t>
      </w:r>
      <w:r w:rsidRPr="00956C0F">
        <w:rPr>
          <w:noProof/>
        </w:rPr>
        <w:t>(2019).</w:t>
      </w:r>
    </w:p>
    <w:p w14:paraId="6A5923CF" w14:textId="25D023D7" w:rsidR="00956C0F" w:rsidRPr="00956C0F" w:rsidRDefault="00956C0F" w:rsidP="00E76BD0">
      <w:pPr>
        <w:rPr>
          <w:noProof/>
        </w:rPr>
      </w:pPr>
      <w:r w:rsidRPr="00956C0F">
        <w:rPr>
          <w:noProof/>
        </w:rPr>
        <w:t>21.</w:t>
      </w:r>
      <w:r w:rsidRPr="00956C0F">
        <w:rPr>
          <w:noProof/>
        </w:rPr>
        <w:tab/>
        <w:t xml:space="preserve">Demené, C., Mairesse, J., Baranger, J., Tanter, M., Baud, O. Ultrafast Doppler for neonatal brain imaging. </w:t>
      </w:r>
      <w:r w:rsidRPr="00956C0F">
        <w:rPr>
          <w:i/>
          <w:iCs/>
          <w:noProof/>
        </w:rPr>
        <w:t>NeuroImage</w:t>
      </w:r>
      <w:r w:rsidRPr="00956C0F">
        <w:rPr>
          <w:noProof/>
        </w:rPr>
        <w:t xml:space="preserve">. </w:t>
      </w:r>
      <w:r w:rsidRPr="00956C0F">
        <w:rPr>
          <w:b/>
          <w:bCs/>
          <w:noProof/>
        </w:rPr>
        <w:t>185</w:t>
      </w:r>
      <w:r w:rsidRPr="00956C0F">
        <w:rPr>
          <w:noProof/>
        </w:rPr>
        <w:t>, 851–856 (2019).</w:t>
      </w:r>
    </w:p>
    <w:p w14:paraId="78BF9AC1" w14:textId="149DD73E" w:rsidR="00956C0F" w:rsidRPr="00956C0F" w:rsidRDefault="00956C0F" w:rsidP="00E76BD0">
      <w:pPr>
        <w:rPr>
          <w:noProof/>
        </w:rPr>
      </w:pPr>
      <w:r w:rsidRPr="00956C0F">
        <w:rPr>
          <w:noProof/>
        </w:rPr>
        <w:t>22.</w:t>
      </w:r>
      <w:r w:rsidRPr="00956C0F">
        <w:rPr>
          <w:noProof/>
        </w:rPr>
        <w:tab/>
        <w:t xml:space="preserve">Villemain, O. </w:t>
      </w:r>
      <w:r w:rsidR="00E76BD0" w:rsidRPr="00E76BD0">
        <w:rPr>
          <w:noProof/>
        </w:rPr>
        <w:t>et al.</w:t>
      </w:r>
      <w:r w:rsidRPr="00956C0F">
        <w:rPr>
          <w:noProof/>
        </w:rPr>
        <w:t xml:space="preserve"> Ultrafast Ultrasound Imaging in Pediatric and Adult Cardiology. </w:t>
      </w:r>
      <w:r w:rsidRPr="00956C0F">
        <w:rPr>
          <w:i/>
          <w:iCs/>
          <w:noProof/>
        </w:rPr>
        <w:t>JACC: Cardiovascular Imaging</w:t>
      </w:r>
      <w:r w:rsidRPr="00956C0F">
        <w:rPr>
          <w:noProof/>
        </w:rPr>
        <w:t>. (2019).</w:t>
      </w:r>
    </w:p>
    <w:p w14:paraId="69A0E728" w14:textId="22FE5EF9" w:rsidR="00956C0F" w:rsidRPr="00956C0F" w:rsidRDefault="00956C0F" w:rsidP="00E76BD0">
      <w:pPr>
        <w:rPr>
          <w:noProof/>
        </w:rPr>
      </w:pPr>
      <w:r w:rsidRPr="00956C0F">
        <w:rPr>
          <w:noProof/>
        </w:rPr>
        <w:t>23.</w:t>
      </w:r>
      <w:r w:rsidRPr="00956C0F">
        <w:rPr>
          <w:noProof/>
        </w:rPr>
        <w:tab/>
        <w:t xml:space="preserve">Provost, J., Papadacci, C., Demene, C., Gennisson, J.L., Tanter, M., Pernot, M. 3-D ultrafast doppler imaging applied to the noninvasive mapping of blood vessels in Vivo. </w:t>
      </w:r>
      <w:r w:rsidRPr="00956C0F">
        <w:rPr>
          <w:i/>
          <w:iCs/>
          <w:noProof/>
        </w:rPr>
        <w:t>IEEE Transactions on Ultrasonics, Ferroelectrics, and Frequency Control</w:t>
      </w:r>
      <w:r w:rsidRPr="00956C0F">
        <w:rPr>
          <w:noProof/>
        </w:rPr>
        <w:t xml:space="preserve">. </w:t>
      </w:r>
      <w:r w:rsidRPr="00956C0F">
        <w:rPr>
          <w:b/>
          <w:bCs/>
          <w:noProof/>
        </w:rPr>
        <w:t>62</w:t>
      </w:r>
      <w:r w:rsidRPr="00956C0F">
        <w:rPr>
          <w:noProof/>
        </w:rPr>
        <w:t xml:space="preserve"> (8), 1467–1472 (2015).</w:t>
      </w:r>
    </w:p>
    <w:p w14:paraId="5CD0CBE9" w14:textId="03D38379" w:rsidR="00956C0F" w:rsidRPr="00956C0F" w:rsidRDefault="00956C0F" w:rsidP="00E76BD0">
      <w:pPr>
        <w:rPr>
          <w:noProof/>
        </w:rPr>
      </w:pPr>
      <w:r w:rsidRPr="00956C0F">
        <w:rPr>
          <w:noProof/>
        </w:rPr>
        <w:t>24.</w:t>
      </w:r>
      <w:r w:rsidRPr="00956C0F">
        <w:rPr>
          <w:noProof/>
        </w:rPr>
        <w:tab/>
        <w:t xml:space="preserve">Osmanski, B.F., Montaldo, G., Fink, M., Tanter, M. In vivo out-of-plane Doppler imaging based on ultrafast plane wave imaging. </w:t>
      </w:r>
      <w:r w:rsidRPr="00956C0F">
        <w:rPr>
          <w:i/>
          <w:iCs/>
          <w:noProof/>
        </w:rPr>
        <w:t>IEEE International Ultrasonics Symposium, IUS</w:t>
      </w:r>
      <w:r w:rsidRPr="00956C0F">
        <w:rPr>
          <w:noProof/>
        </w:rPr>
        <w:t xml:space="preserve">. </w:t>
      </w:r>
      <w:r w:rsidRPr="00956C0F">
        <w:rPr>
          <w:b/>
          <w:bCs/>
          <w:noProof/>
        </w:rPr>
        <w:t>62</w:t>
      </w:r>
      <w:r w:rsidRPr="00956C0F">
        <w:rPr>
          <w:noProof/>
        </w:rPr>
        <w:t xml:space="preserve"> (4), 76–79 (2013).</w:t>
      </w:r>
    </w:p>
    <w:p w14:paraId="512B9671" w14:textId="7043695C" w:rsidR="00956C0F" w:rsidRPr="00956C0F" w:rsidRDefault="00956C0F" w:rsidP="00E76BD0">
      <w:pPr>
        <w:rPr>
          <w:noProof/>
        </w:rPr>
      </w:pPr>
      <w:r w:rsidRPr="00956C0F">
        <w:rPr>
          <w:noProof/>
        </w:rPr>
        <w:t>25.</w:t>
      </w:r>
      <w:r w:rsidRPr="00956C0F">
        <w:rPr>
          <w:noProof/>
        </w:rPr>
        <w:tab/>
        <w:t xml:space="preserve">Kim, M.W., Zhu, Y., Hedhli, J., Dobrucki, L.W., Insana, M.F. Multi-dimensional Clutter Filter Optimization for Ultrasonic Perfusion Imaging. </w:t>
      </w:r>
      <w:r w:rsidRPr="00956C0F">
        <w:rPr>
          <w:i/>
          <w:iCs/>
          <w:noProof/>
        </w:rPr>
        <w:t>IEEE Transactions on Ultrasonics, Ferroelectrics, and Frequency Control</w:t>
      </w:r>
      <w:r w:rsidRPr="00956C0F">
        <w:rPr>
          <w:noProof/>
        </w:rPr>
        <w:t xml:space="preserve">. </w:t>
      </w:r>
      <w:r w:rsidRPr="00956C0F">
        <w:rPr>
          <w:b/>
          <w:bCs/>
          <w:noProof/>
        </w:rPr>
        <w:t>65</w:t>
      </w:r>
      <w:r w:rsidRPr="00956C0F">
        <w:rPr>
          <w:noProof/>
        </w:rPr>
        <w:t xml:space="preserve"> (11), 2020–2029 (2018).</w:t>
      </w:r>
    </w:p>
    <w:p w14:paraId="10373D01" w14:textId="77777777" w:rsidR="00956C0F" w:rsidRPr="00956C0F" w:rsidRDefault="00956C0F" w:rsidP="00E76BD0">
      <w:pPr>
        <w:rPr>
          <w:noProof/>
        </w:rPr>
      </w:pPr>
      <w:r w:rsidRPr="00956C0F">
        <w:rPr>
          <w:noProof/>
        </w:rPr>
        <w:t>26.</w:t>
      </w:r>
      <w:r w:rsidRPr="00956C0F">
        <w:rPr>
          <w:noProof/>
        </w:rPr>
        <w:tab/>
        <w:t>Chau, G., Li, Y.L., Jakovljevic, M., Dahl, J., Rodr, P. Wall Clutter Removal in Doppler Ultrasound using Principal Component Pursuit. (October) (2018).</w:t>
      </w:r>
    </w:p>
    <w:p w14:paraId="322BFB92" w14:textId="7CC9FD0E" w:rsidR="00956C0F" w:rsidRPr="00956C0F" w:rsidRDefault="00956C0F" w:rsidP="00E76BD0">
      <w:pPr>
        <w:rPr>
          <w:noProof/>
        </w:rPr>
      </w:pPr>
      <w:r w:rsidRPr="00956C0F">
        <w:rPr>
          <w:noProof/>
        </w:rPr>
        <w:t>27.</w:t>
      </w:r>
      <w:r w:rsidRPr="00956C0F">
        <w:rPr>
          <w:noProof/>
        </w:rPr>
        <w:tab/>
        <w:t xml:space="preserve">Tierney, J., Baker, J., Brown, D., Wilkes, D., Byram, B. Independent Component-Based Spatiotemporal Clutter Filtering for Slow Flow Ultrasound. </w:t>
      </w:r>
      <w:r w:rsidRPr="00956C0F">
        <w:rPr>
          <w:i/>
          <w:iCs/>
          <w:noProof/>
        </w:rPr>
        <w:t>IEEE Transactions on Medical Imaging</w:t>
      </w:r>
      <w:r w:rsidRPr="00956C0F">
        <w:rPr>
          <w:noProof/>
        </w:rPr>
        <w:t xml:space="preserve">. </w:t>
      </w:r>
      <w:r w:rsidRPr="00956C0F">
        <w:rPr>
          <w:b/>
          <w:bCs/>
          <w:noProof/>
        </w:rPr>
        <w:t>PP</w:t>
      </w:r>
      <w:r w:rsidRPr="00956C0F">
        <w:rPr>
          <w:noProof/>
        </w:rPr>
        <w:t xml:space="preserve"> (c), 1–1 (2019).</w:t>
      </w:r>
    </w:p>
    <w:p w14:paraId="5C5EF052" w14:textId="61E77223" w:rsidR="00956C0F" w:rsidRPr="006B670A" w:rsidRDefault="00956C0F" w:rsidP="00E76BD0">
      <w:pPr>
        <w:rPr>
          <w:noProof/>
        </w:rPr>
      </w:pPr>
      <w:r w:rsidRPr="00956C0F">
        <w:rPr>
          <w:noProof/>
        </w:rPr>
        <w:t>28.</w:t>
      </w:r>
      <w:r w:rsidRPr="00956C0F">
        <w:rPr>
          <w:noProof/>
        </w:rPr>
        <w:tab/>
        <w:t>Zhang, N., Rivaz, H. Clutter Suppression in Ultrasound: Performance Evaluation and Review of Low-Rank and Sparse Matrix Decomposition Methods.</w:t>
      </w:r>
      <w:r w:rsidR="006B670A">
        <w:rPr>
          <w:noProof/>
        </w:rPr>
        <w:t xml:space="preserve"> </w:t>
      </w:r>
      <w:r w:rsidR="006B670A">
        <w:rPr>
          <w:i/>
          <w:iCs/>
          <w:noProof/>
        </w:rPr>
        <w:t>BioMedical Engineering Online</w:t>
      </w:r>
      <w:r w:rsidR="006B670A">
        <w:rPr>
          <w:noProof/>
        </w:rPr>
        <w:t xml:space="preserve">. </w:t>
      </w:r>
      <w:r w:rsidR="006B670A">
        <w:rPr>
          <w:b/>
          <w:bCs/>
          <w:noProof/>
        </w:rPr>
        <w:t>19</w:t>
      </w:r>
      <w:r w:rsidR="006B670A">
        <w:rPr>
          <w:noProof/>
        </w:rPr>
        <w:t>, 37 (2020).</w:t>
      </w:r>
    </w:p>
    <w:p w14:paraId="4136634A" w14:textId="228F4C9B" w:rsidR="00956C0F" w:rsidRPr="00956C0F" w:rsidRDefault="00956C0F" w:rsidP="00E76BD0">
      <w:pPr>
        <w:rPr>
          <w:noProof/>
        </w:rPr>
      </w:pPr>
      <w:r w:rsidRPr="00956C0F">
        <w:rPr>
          <w:noProof/>
        </w:rPr>
        <w:t>29.</w:t>
      </w:r>
      <w:r w:rsidRPr="00956C0F">
        <w:rPr>
          <w:noProof/>
        </w:rPr>
        <w:tab/>
        <w:t xml:space="preserve">Guidi, G., Licciardello, C., Falteri, S. Intrinsic spectral broadening (ISB) in ultrasound Doppler as a combination of transit time and local geometrical broadening. </w:t>
      </w:r>
      <w:r w:rsidRPr="00956C0F">
        <w:rPr>
          <w:i/>
          <w:iCs/>
          <w:noProof/>
        </w:rPr>
        <w:t>Ultrasound in Medicine and Biology</w:t>
      </w:r>
      <w:r w:rsidRPr="00956C0F">
        <w:rPr>
          <w:noProof/>
        </w:rPr>
        <w:t xml:space="preserve">. </w:t>
      </w:r>
      <w:r w:rsidRPr="00956C0F">
        <w:rPr>
          <w:b/>
          <w:bCs/>
          <w:noProof/>
        </w:rPr>
        <w:t>26</w:t>
      </w:r>
      <w:r w:rsidRPr="00956C0F">
        <w:rPr>
          <w:noProof/>
        </w:rPr>
        <w:t xml:space="preserve"> (5), 853–862 (2000).</w:t>
      </w:r>
    </w:p>
    <w:p w14:paraId="5E8BDE21" w14:textId="736E05C3" w:rsidR="00956C0F" w:rsidRPr="00956C0F" w:rsidRDefault="00956C0F" w:rsidP="00E76BD0">
      <w:pPr>
        <w:rPr>
          <w:noProof/>
        </w:rPr>
      </w:pPr>
      <w:r w:rsidRPr="00956C0F">
        <w:rPr>
          <w:noProof/>
        </w:rPr>
        <w:t>30.</w:t>
      </w:r>
      <w:r w:rsidRPr="00956C0F">
        <w:rPr>
          <w:noProof/>
        </w:rPr>
        <w:tab/>
        <w:t xml:space="preserve">Cloutier, G., Shung, K.K., Durand, L.G. Experimental Evaluation of Intrinsic and Nonstationary Ultrasonic Doppler Spectral Broadening in Steady and Pulsatile Flow Loop Models. </w:t>
      </w:r>
      <w:r w:rsidRPr="00956C0F">
        <w:rPr>
          <w:i/>
          <w:iCs/>
          <w:noProof/>
        </w:rPr>
        <w:t>IEEE Transactions on Ultrasonics, Ferroelectrics, and Frequency Control</w:t>
      </w:r>
      <w:r w:rsidRPr="00956C0F">
        <w:rPr>
          <w:noProof/>
        </w:rPr>
        <w:t xml:space="preserve">. </w:t>
      </w:r>
      <w:r w:rsidRPr="00956C0F">
        <w:rPr>
          <w:b/>
          <w:bCs/>
          <w:noProof/>
        </w:rPr>
        <w:t>40</w:t>
      </w:r>
      <w:r w:rsidRPr="00956C0F">
        <w:rPr>
          <w:noProof/>
        </w:rPr>
        <w:t xml:space="preserve"> (6), 786–795 (1993).</w:t>
      </w:r>
    </w:p>
    <w:p w14:paraId="36D5866F" w14:textId="41A4A310" w:rsidR="00956C0F" w:rsidRPr="00956C0F" w:rsidRDefault="00956C0F" w:rsidP="00E76BD0">
      <w:pPr>
        <w:rPr>
          <w:noProof/>
        </w:rPr>
      </w:pPr>
      <w:r w:rsidRPr="00956C0F">
        <w:rPr>
          <w:noProof/>
        </w:rPr>
        <w:t>31.</w:t>
      </w:r>
      <w:r w:rsidRPr="00956C0F">
        <w:rPr>
          <w:noProof/>
        </w:rPr>
        <w:tab/>
        <w:t xml:space="preserve">Winkler, A.J., Wu, J. Correction of intrinsic spectral broadening errors in doppler peak velocity measurements made with phased sector and linear array transducers. </w:t>
      </w:r>
      <w:r w:rsidRPr="00956C0F">
        <w:rPr>
          <w:i/>
          <w:iCs/>
          <w:noProof/>
        </w:rPr>
        <w:t>Ultrasound in Medicine and Biology</w:t>
      </w:r>
      <w:r w:rsidRPr="00956C0F">
        <w:rPr>
          <w:noProof/>
        </w:rPr>
        <w:t xml:space="preserve">. </w:t>
      </w:r>
      <w:r w:rsidRPr="00956C0F">
        <w:rPr>
          <w:b/>
          <w:bCs/>
          <w:noProof/>
        </w:rPr>
        <w:t>21</w:t>
      </w:r>
      <w:r w:rsidRPr="00956C0F">
        <w:rPr>
          <w:noProof/>
        </w:rPr>
        <w:t xml:space="preserve"> (8), 1029–1035 (1995).</w:t>
      </w:r>
    </w:p>
    <w:p w14:paraId="38932020" w14:textId="222CD0EC" w:rsidR="00956C0F" w:rsidRPr="00956C0F" w:rsidRDefault="00956C0F" w:rsidP="00E76BD0">
      <w:pPr>
        <w:rPr>
          <w:noProof/>
        </w:rPr>
      </w:pPr>
      <w:r w:rsidRPr="00956C0F">
        <w:rPr>
          <w:noProof/>
        </w:rPr>
        <w:t>32.</w:t>
      </w:r>
      <w:r w:rsidRPr="00956C0F">
        <w:rPr>
          <w:noProof/>
        </w:rPr>
        <w:tab/>
        <w:t xml:space="preserve">Osmanski, B.F., Bercoff, J., Montaldo, G., Loupas, T., Fink, M., Tanter, M. Cancellation of Doppler intrinsic spectral broadening using ultrafast Doppler imaging. </w:t>
      </w:r>
      <w:r w:rsidRPr="00956C0F">
        <w:rPr>
          <w:i/>
          <w:iCs/>
          <w:noProof/>
        </w:rPr>
        <w:t>IEEE Transactions on Ultrasonics, Ferroelectrics, and Frequency Control</w:t>
      </w:r>
      <w:r w:rsidRPr="00956C0F">
        <w:rPr>
          <w:noProof/>
        </w:rPr>
        <w:t xml:space="preserve">. </w:t>
      </w:r>
      <w:r w:rsidRPr="00956C0F">
        <w:rPr>
          <w:b/>
          <w:bCs/>
          <w:noProof/>
        </w:rPr>
        <w:t>61</w:t>
      </w:r>
      <w:r w:rsidRPr="00956C0F">
        <w:rPr>
          <w:noProof/>
        </w:rPr>
        <w:t xml:space="preserve"> (8), 1396–1408 (2014).</w:t>
      </w:r>
    </w:p>
    <w:p w14:paraId="7F443041" w14:textId="450F18AF" w:rsidR="00956C0F" w:rsidRPr="00956C0F" w:rsidRDefault="00956C0F" w:rsidP="00E76BD0">
      <w:pPr>
        <w:rPr>
          <w:noProof/>
        </w:rPr>
      </w:pPr>
      <w:r w:rsidRPr="00956C0F">
        <w:rPr>
          <w:noProof/>
        </w:rPr>
        <w:t>33.</w:t>
      </w:r>
      <w:r w:rsidRPr="00956C0F">
        <w:rPr>
          <w:noProof/>
        </w:rPr>
        <w:tab/>
        <w:t xml:space="preserve">Sauvage, J. </w:t>
      </w:r>
      <w:r w:rsidR="00E76BD0" w:rsidRPr="00E76BD0">
        <w:rPr>
          <w:noProof/>
        </w:rPr>
        <w:t>et al.</w:t>
      </w:r>
      <w:r w:rsidRPr="00956C0F">
        <w:rPr>
          <w:noProof/>
        </w:rPr>
        <w:t xml:space="preserve"> A large aperture row column addressed probe for in vivo 4D ultrafast </w:t>
      </w:r>
      <w:r w:rsidRPr="00956C0F">
        <w:rPr>
          <w:noProof/>
        </w:rPr>
        <w:lastRenderedPageBreak/>
        <w:t xml:space="preserve">doppler ultrasound imaging. </w:t>
      </w:r>
      <w:r w:rsidRPr="00956C0F">
        <w:rPr>
          <w:i/>
          <w:iCs/>
          <w:noProof/>
        </w:rPr>
        <w:t>Physics in Medicine and Biology</w:t>
      </w:r>
      <w:r w:rsidRPr="00956C0F">
        <w:rPr>
          <w:noProof/>
        </w:rPr>
        <w:t xml:space="preserve">. </w:t>
      </w:r>
      <w:r w:rsidRPr="00956C0F">
        <w:rPr>
          <w:b/>
          <w:bCs/>
          <w:noProof/>
        </w:rPr>
        <w:t>63</w:t>
      </w:r>
      <w:r w:rsidRPr="00956C0F">
        <w:rPr>
          <w:noProof/>
        </w:rPr>
        <w:t xml:space="preserve"> (21) (2018).</w:t>
      </w:r>
    </w:p>
    <w:p w14:paraId="75FC3C80" w14:textId="77879586" w:rsidR="00956C0F" w:rsidRPr="00956C0F" w:rsidRDefault="00956C0F" w:rsidP="00E76BD0">
      <w:pPr>
        <w:rPr>
          <w:noProof/>
        </w:rPr>
      </w:pPr>
      <w:r w:rsidRPr="00956C0F">
        <w:rPr>
          <w:noProof/>
        </w:rPr>
        <w:t>34.</w:t>
      </w:r>
      <w:r w:rsidRPr="00956C0F">
        <w:rPr>
          <w:noProof/>
        </w:rPr>
        <w:tab/>
        <w:t xml:space="preserve">Correia, M., Provost, J., Tanter, M., Pernot, M. 4D ultrafast ultrasound flow imaging: </w:t>
      </w:r>
      <w:r w:rsidRPr="00956C0F">
        <w:rPr>
          <w:i/>
          <w:iCs/>
          <w:noProof/>
        </w:rPr>
        <w:t>in vivo</w:t>
      </w:r>
      <w:r w:rsidRPr="00956C0F">
        <w:rPr>
          <w:noProof/>
        </w:rPr>
        <w:t xml:space="preserve"> quantification of arterial volumetric flow rate in a single heartbeat. </w:t>
      </w:r>
      <w:r w:rsidRPr="00956C0F">
        <w:rPr>
          <w:i/>
          <w:iCs/>
          <w:noProof/>
        </w:rPr>
        <w:t>Physics in Medicine and Biology</w:t>
      </w:r>
      <w:r w:rsidRPr="00956C0F">
        <w:rPr>
          <w:noProof/>
        </w:rPr>
        <w:t xml:space="preserve">. </w:t>
      </w:r>
      <w:r w:rsidRPr="00956C0F">
        <w:rPr>
          <w:b/>
          <w:bCs/>
          <w:noProof/>
        </w:rPr>
        <w:t>61</w:t>
      </w:r>
      <w:r w:rsidRPr="00956C0F">
        <w:rPr>
          <w:noProof/>
        </w:rPr>
        <w:t xml:space="preserve"> (23), L48–L61 (2016).</w:t>
      </w:r>
    </w:p>
    <w:p w14:paraId="68A9E353" w14:textId="58A5BF3D" w:rsidR="00956C0F" w:rsidRPr="00956C0F" w:rsidRDefault="00956C0F" w:rsidP="00E76BD0">
      <w:pPr>
        <w:rPr>
          <w:noProof/>
        </w:rPr>
      </w:pPr>
      <w:r w:rsidRPr="00956C0F">
        <w:rPr>
          <w:noProof/>
        </w:rPr>
        <w:t>35.</w:t>
      </w:r>
      <w:r w:rsidRPr="00956C0F">
        <w:rPr>
          <w:noProof/>
        </w:rPr>
        <w:tab/>
      </w:r>
      <w:r w:rsidR="006B670A" w:rsidRPr="006B670A">
        <w:rPr>
          <w:noProof/>
        </w:rPr>
        <w:t>Center for Devices and Radiological Health</w:t>
      </w:r>
      <w:r w:rsidR="006B670A">
        <w:rPr>
          <w:noProof/>
        </w:rPr>
        <w:t xml:space="preserve">. FDA </w:t>
      </w:r>
      <w:r w:rsidRPr="00956C0F">
        <w:rPr>
          <w:noProof/>
        </w:rPr>
        <w:t xml:space="preserve">Information for Manufacturers Seeking Marketing Clearance of Diagnostic Ultrasound Systems and Transducers. </w:t>
      </w:r>
      <w:r w:rsidR="006B670A" w:rsidRPr="006B670A">
        <w:rPr>
          <w:noProof/>
        </w:rPr>
        <w:t>FDA-2017-D-5372</w:t>
      </w:r>
      <w:r w:rsidRPr="00956C0F">
        <w:rPr>
          <w:noProof/>
        </w:rPr>
        <w:t xml:space="preserve"> (2008).</w:t>
      </w:r>
    </w:p>
    <w:p w14:paraId="5882C57C" w14:textId="0F050FDD" w:rsidR="00956C0F" w:rsidRPr="00956C0F" w:rsidRDefault="00956C0F" w:rsidP="00E76BD0">
      <w:pPr>
        <w:rPr>
          <w:noProof/>
        </w:rPr>
      </w:pPr>
      <w:r w:rsidRPr="00956C0F">
        <w:rPr>
          <w:noProof/>
        </w:rPr>
        <w:t>36.</w:t>
      </w:r>
      <w:r w:rsidRPr="00956C0F">
        <w:rPr>
          <w:noProof/>
        </w:rPr>
        <w:tab/>
        <w:t xml:space="preserve">61851, I. </w:t>
      </w:r>
      <w:r w:rsidRPr="00956C0F">
        <w:rPr>
          <w:i/>
          <w:iCs/>
          <w:noProof/>
        </w:rPr>
        <w:t>IEC 62127-1 - Measurement and characterization of medical ultrasonic fields up to 40 MHz</w:t>
      </w:r>
      <w:r w:rsidRPr="00956C0F">
        <w:rPr>
          <w:noProof/>
        </w:rPr>
        <w:t xml:space="preserve">. </w:t>
      </w:r>
      <w:r w:rsidRPr="00956C0F">
        <w:rPr>
          <w:i/>
          <w:iCs/>
          <w:noProof/>
        </w:rPr>
        <w:t>61010-1 © Iec:2001</w:t>
      </w:r>
      <w:r w:rsidRPr="00956C0F">
        <w:rPr>
          <w:noProof/>
        </w:rPr>
        <w:t xml:space="preserve"> (2013).</w:t>
      </w:r>
    </w:p>
    <w:p w14:paraId="20620466" w14:textId="5BE9698B" w:rsidR="0077581E" w:rsidRPr="006B670A" w:rsidRDefault="00F161DC" w:rsidP="006B670A">
      <w:pPr>
        <w:rPr>
          <w:rFonts w:asciiTheme="minorHAnsi" w:hAnsiTheme="minorHAnsi" w:cstheme="minorHAnsi"/>
          <w:b/>
          <w:color w:val="808080"/>
        </w:rPr>
      </w:pPr>
      <w:r>
        <w:rPr>
          <w:rFonts w:asciiTheme="minorHAnsi" w:hAnsiTheme="minorHAnsi" w:cstheme="minorHAnsi"/>
          <w:b/>
          <w:color w:val="808080"/>
        </w:rPr>
        <w:fldChar w:fldCharType="end"/>
      </w:r>
    </w:p>
    <w:sectPr w:rsidR="0077581E" w:rsidRPr="006B670A" w:rsidSect="00B81B15">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CD5FF3" w14:textId="77777777" w:rsidR="002B70B7" w:rsidRDefault="002B70B7" w:rsidP="00621C4E">
      <w:r>
        <w:separator/>
      </w:r>
    </w:p>
  </w:endnote>
  <w:endnote w:type="continuationSeparator" w:id="0">
    <w:p w14:paraId="2E00FE16" w14:textId="77777777" w:rsidR="002B70B7" w:rsidRDefault="002B70B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E76BD0" w:rsidRPr="00494F77" w:rsidRDefault="00E76BD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76BD0" w:rsidRDefault="00E76BD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6D4C1F" w14:textId="77777777" w:rsidR="002B70B7" w:rsidRDefault="002B70B7" w:rsidP="00621C4E">
      <w:r>
        <w:separator/>
      </w:r>
    </w:p>
  </w:footnote>
  <w:footnote w:type="continuationSeparator" w:id="0">
    <w:p w14:paraId="02AD4716" w14:textId="77777777" w:rsidR="002B70B7" w:rsidRDefault="002B70B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76BD0" w:rsidRPr="006F06E4" w:rsidRDefault="00E76BD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0C77DA6" w:rsidR="00E76BD0" w:rsidRPr="006F06E4" w:rsidRDefault="00E76BD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821BA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EC7D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CF35B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B615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427FC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FD4A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B5250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6"/>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6"/>
  </w:num>
  <w:num w:numId="12">
    <w:abstractNumId w:val="2"/>
  </w:num>
  <w:num w:numId="13">
    <w:abstractNumId w:val="23"/>
  </w:num>
  <w:num w:numId="14">
    <w:abstractNumId w:val="30"/>
  </w:num>
  <w:num w:numId="15">
    <w:abstractNumId w:val="14"/>
  </w:num>
  <w:num w:numId="16">
    <w:abstractNumId w:val="10"/>
  </w:num>
  <w:num w:numId="17">
    <w:abstractNumId w:val="25"/>
  </w:num>
  <w:num w:numId="18">
    <w:abstractNumId w:val="15"/>
  </w:num>
  <w:num w:numId="19">
    <w:abstractNumId w:val="28"/>
  </w:num>
  <w:num w:numId="20">
    <w:abstractNumId w:val="3"/>
  </w:num>
  <w:num w:numId="21">
    <w:abstractNumId w:val="29"/>
  </w:num>
  <w:num w:numId="22">
    <w:abstractNumId w:val="27"/>
  </w:num>
  <w:num w:numId="23">
    <w:abstractNumId w:val="17"/>
  </w:num>
  <w:num w:numId="24">
    <w:abstractNumId w:val="32"/>
  </w:num>
  <w:num w:numId="25">
    <w:abstractNumId w:val="9"/>
  </w:num>
  <w:num w:numId="26">
    <w:abstractNumId w:val="1"/>
  </w:num>
  <w:num w:numId="27">
    <w:abstractNumId w:val="8"/>
  </w:num>
  <w:num w:numId="28">
    <w:abstractNumId w:val="34"/>
  </w:num>
  <w:num w:numId="29">
    <w:abstractNumId w:val="16"/>
  </w:num>
  <w:num w:numId="30">
    <w:abstractNumId w:val="31"/>
  </w:num>
  <w:num w:numId="31">
    <w:abstractNumId w:val="4"/>
  </w:num>
  <w:num w:numId="32">
    <w:abstractNumId w:val="21"/>
  </w:num>
  <w:num w:numId="33">
    <w:abstractNumId w:val="33"/>
  </w:num>
  <w:num w:numId="34">
    <w:abstractNumId w:val="5"/>
  </w:num>
  <w:num w:numId="35">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9A1"/>
    <w:rsid w:val="00001169"/>
    <w:rsid w:val="00001806"/>
    <w:rsid w:val="00004B25"/>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F32"/>
    <w:rsid w:val="000652E3"/>
    <w:rsid w:val="00066025"/>
    <w:rsid w:val="00067A8F"/>
    <w:rsid w:val="000701D1"/>
    <w:rsid w:val="000735C6"/>
    <w:rsid w:val="00080A20"/>
    <w:rsid w:val="00082796"/>
    <w:rsid w:val="00082DF4"/>
    <w:rsid w:val="00086FF5"/>
    <w:rsid w:val="00087C0A"/>
    <w:rsid w:val="00091788"/>
    <w:rsid w:val="00093BC4"/>
    <w:rsid w:val="000943E6"/>
    <w:rsid w:val="00097929"/>
    <w:rsid w:val="000A0A9C"/>
    <w:rsid w:val="000A0F2D"/>
    <w:rsid w:val="000A1E80"/>
    <w:rsid w:val="000A3B70"/>
    <w:rsid w:val="000A5153"/>
    <w:rsid w:val="000B10AE"/>
    <w:rsid w:val="000B30BF"/>
    <w:rsid w:val="000B4A9A"/>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7554"/>
    <w:rsid w:val="001075E9"/>
    <w:rsid w:val="001104F3"/>
    <w:rsid w:val="00112EEB"/>
    <w:rsid w:val="00116559"/>
    <w:rsid w:val="0011660A"/>
    <w:rsid w:val="001173FF"/>
    <w:rsid w:val="0012563A"/>
    <w:rsid w:val="001264DE"/>
    <w:rsid w:val="001313A7"/>
    <w:rsid w:val="0013276F"/>
    <w:rsid w:val="001342B5"/>
    <w:rsid w:val="0013621E"/>
    <w:rsid w:val="0013642E"/>
    <w:rsid w:val="00142EFE"/>
    <w:rsid w:val="00152A23"/>
    <w:rsid w:val="00156B11"/>
    <w:rsid w:val="00162CB7"/>
    <w:rsid w:val="001665C9"/>
    <w:rsid w:val="00166F32"/>
    <w:rsid w:val="001718C0"/>
    <w:rsid w:val="00171E5B"/>
    <w:rsid w:val="00171F94"/>
    <w:rsid w:val="00175D4E"/>
    <w:rsid w:val="0017668A"/>
    <w:rsid w:val="001766FE"/>
    <w:rsid w:val="001771E7"/>
    <w:rsid w:val="001911FF"/>
    <w:rsid w:val="00192006"/>
    <w:rsid w:val="00192C39"/>
    <w:rsid w:val="00193180"/>
    <w:rsid w:val="0019530C"/>
    <w:rsid w:val="00196792"/>
    <w:rsid w:val="00196AF7"/>
    <w:rsid w:val="001B1519"/>
    <w:rsid w:val="001B2E2D"/>
    <w:rsid w:val="001B5CD2"/>
    <w:rsid w:val="001B7B21"/>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4846"/>
    <w:rsid w:val="001E7376"/>
    <w:rsid w:val="001F225C"/>
    <w:rsid w:val="00200792"/>
    <w:rsid w:val="00201CFA"/>
    <w:rsid w:val="0020220D"/>
    <w:rsid w:val="00202448"/>
    <w:rsid w:val="00202D15"/>
    <w:rsid w:val="00205B3F"/>
    <w:rsid w:val="0020605D"/>
    <w:rsid w:val="00212EAE"/>
    <w:rsid w:val="00214BEE"/>
    <w:rsid w:val="002205B8"/>
    <w:rsid w:val="00223564"/>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067C"/>
    <w:rsid w:val="0025357C"/>
    <w:rsid w:val="002605D1"/>
    <w:rsid w:val="00260652"/>
    <w:rsid w:val="00261F25"/>
    <w:rsid w:val="002648A9"/>
    <w:rsid w:val="0026536F"/>
    <w:rsid w:val="0026553C"/>
    <w:rsid w:val="002661A0"/>
    <w:rsid w:val="0026790A"/>
    <w:rsid w:val="00267DD5"/>
    <w:rsid w:val="002714D9"/>
    <w:rsid w:val="00274A0A"/>
    <w:rsid w:val="00277593"/>
    <w:rsid w:val="00280909"/>
    <w:rsid w:val="00280918"/>
    <w:rsid w:val="00282AF6"/>
    <w:rsid w:val="0028596A"/>
    <w:rsid w:val="00286EED"/>
    <w:rsid w:val="00287085"/>
    <w:rsid w:val="00287DC0"/>
    <w:rsid w:val="00290AF9"/>
    <w:rsid w:val="00291131"/>
    <w:rsid w:val="002967CF"/>
    <w:rsid w:val="00297788"/>
    <w:rsid w:val="002A0ADC"/>
    <w:rsid w:val="002A29F6"/>
    <w:rsid w:val="002A3285"/>
    <w:rsid w:val="002A34F9"/>
    <w:rsid w:val="002A484B"/>
    <w:rsid w:val="002A64A6"/>
    <w:rsid w:val="002B1FE3"/>
    <w:rsid w:val="002B3301"/>
    <w:rsid w:val="002B427D"/>
    <w:rsid w:val="002B70B7"/>
    <w:rsid w:val="002C1445"/>
    <w:rsid w:val="002C47D4"/>
    <w:rsid w:val="002D0F38"/>
    <w:rsid w:val="002D77E3"/>
    <w:rsid w:val="002E0C40"/>
    <w:rsid w:val="002E30BA"/>
    <w:rsid w:val="002F2859"/>
    <w:rsid w:val="002F3750"/>
    <w:rsid w:val="002F6E3C"/>
    <w:rsid w:val="0030034F"/>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0B"/>
    <w:rsid w:val="00332BBE"/>
    <w:rsid w:val="00333822"/>
    <w:rsid w:val="00333A16"/>
    <w:rsid w:val="00336715"/>
    <w:rsid w:val="00337FDA"/>
    <w:rsid w:val="003401EC"/>
    <w:rsid w:val="00340DFD"/>
    <w:rsid w:val="00344954"/>
    <w:rsid w:val="00345DE8"/>
    <w:rsid w:val="00350CD7"/>
    <w:rsid w:val="00357264"/>
    <w:rsid w:val="00360C17"/>
    <w:rsid w:val="003621C6"/>
    <w:rsid w:val="003622B8"/>
    <w:rsid w:val="00366B76"/>
    <w:rsid w:val="00373051"/>
    <w:rsid w:val="00373B8F"/>
    <w:rsid w:val="00376D95"/>
    <w:rsid w:val="00377FBB"/>
    <w:rsid w:val="00385140"/>
    <w:rsid w:val="00393CC7"/>
    <w:rsid w:val="00396302"/>
    <w:rsid w:val="003971F7"/>
    <w:rsid w:val="003A16FC"/>
    <w:rsid w:val="003A2C8A"/>
    <w:rsid w:val="003A4FCD"/>
    <w:rsid w:val="003B0944"/>
    <w:rsid w:val="003B1593"/>
    <w:rsid w:val="003B4381"/>
    <w:rsid w:val="003C064D"/>
    <w:rsid w:val="003C1043"/>
    <w:rsid w:val="003C1A30"/>
    <w:rsid w:val="003C2C2D"/>
    <w:rsid w:val="003C5505"/>
    <w:rsid w:val="003C6779"/>
    <w:rsid w:val="003C71BE"/>
    <w:rsid w:val="003D033C"/>
    <w:rsid w:val="003D2998"/>
    <w:rsid w:val="003D2F0A"/>
    <w:rsid w:val="003D3891"/>
    <w:rsid w:val="003D3E2A"/>
    <w:rsid w:val="003D3FE9"/>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60BD"/>
    <w:rsid w:val="00427187"/>
    <w:rsid w:val="0043012F"/>
    <w:rsid w:val="00430F1F"/>
    <w:rsid w:val="004326EA"/>
    <w:rsid w:val="004437C9"/>
    <w:rsid w:val="0044434C"/>
    <w:rsid w:val="0044456B"/>
    <w:rsid w:val="00447BD1"/>
    <w:rsid w:val="004507F3"/>
    <w:rsid w:val="00450AF4"/>
    <w:rsid w:val="00456A57"/>
    <w:rsid w:val="00460377"/>
    <w:rsid w:val="004607DE"/>
    <w:rsid w:val="004669B0"/>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0B8"/>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365D"/>
    <w:rsid w:val="00502A0A"/>
    <w:rsid w:val="00507C50"/>
    <w:rsid w:val="0051195B"/>
    <w:rsid w:val="00514D40"/>
    <w:rsid w:val="00514E3C"/>
    <w:rsid w:val="00517C3A"/>
    <w:rsid w:val="00527BF4"/>
    <w:rsid w:val="005324BE"/>
    <w:rsid w:val="00534F6C"/>
    <w:rsid w:val="00535994"/>
    <w:rsid w:val="0053646D"/>
    <w:rsid w:val="00536D67"/>
    <w:rsid w:val="00540AAD"/>
    <w:rsid w:val="00543EC1"/>
    <w:rsid w:val="00546458"/>
    <w:rsid w:val="0055087C"/>
    <w:rsid w:val="00551751"/>
    <w:rsid w:val="00551E2C"/>
    <w:rsid w:val="00553413"/>
    <w:rsid w:val="00555983"/>
    <w:rsid w:val="005564FC"/>
    <w:rsid w:val="00560E31"/>
    <w:rsid w:val="00561BDA"/>
    <w:rsid w:val="00567DBF"/>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D7698"/>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ADD"/>
    <w:rsid w:val="00633B97"/>
    <w:rsid w:val="006341F7"/>
    <w:rsid w:val="00634585"/>
    <w:rsid w:val="00635014"/>
    <w:rsid w:val="006369CE"/>
    <w:rsid w:val="006411CA"/>
    <w:rsid w:val="00643048"/>
    <w:rsid w:val="006450C9"/>
    <w:rsid w:val="0064605E"/>
    <w:rsid w:val="006531D6"/>
    <w:rsid w:val="00657BC4"/>
    <w:rsid w:val="006611A9"/>
    <w:rsid w:val="006619C8"/>
    <w:rsid w:val="00665B2D"/>
    <w:rsid w:val="00671710"/>
    <w:rsid w:val="00673414"/>
    <w:rsid w:val="00676079"/>
    <w:rsid w:val="00676B7A"/>
    <w:rsid w:val="00676ECD"/>
    <w:rsid w:val="00677D0A"/>
    <w:rsid w:val="0068185F"/>
    <w:rsid w:val="0068283B"/>
    <w:rsid w:val="006A01CF"/>
    <w:rsid w:val="006A60DD"/>
    <w:rsid w:val="006B0679"/>
    <w:rsid w:val="006B074C"/>
    <w:rsid w:val="006B3B84"/>
    <w:rsid w:val="006B4E7C"/>
    <w:rsid w:val="006B5D8C"/>
    <w:rsid w:val="006B670A"/>
    <w:rsid w:val="006B72D4"/>
    <w:rsid w:val="006C11CC"/>
    <w:rsid w:val="006C1AEB"/>
    <w:rsid w:val="006C5645"/>
    <w:rsid w:val="006C57FE"/>
    <w:rsid w:val="006C668E"/>
    <w:rsid w:val="006E4B63"/>
    <w:rsid w:val="006F06E4"/>
    <w:rsid w:val="006F4064"/>
    <w:rsid w:val="006F7B41"/>
    <w:rsid w:val="007014F9"/>
    <w:rsid w:val="00702B5D"/>
    <w:rsid w:val="00703ED2"/>
    <w:rsid w:val="00706E68"/>
    <w:rsid w:val="00707B8D"/>
    <w:rsid w:val="00711037"/>
    <w:rsid w:val="00713636"/>
    <w:rsid w:val="00714B8C"/>
    <w:rsid w:val="00715C69"/>
    <w:rsid w:val="0071675D"/>
    <w:rsid w:val="00717736"/>
    <w:rsid w:val="00732B47"/>
    <w:rsid w:val="0073537F"/>
    <w:rsid w:val="00735CF5"/>
    <w:rsid w:val="0074063A"/>
    <w:rsid w:val="00742AA4"/>
    <w:rsid w:val="00743BA1"/>
    <w:rsid w:val="00745F1E"/>
    <w:rsid w:val="007515FE"/>
    <w:rsid w:val="007601D0"/>
    <w:rsid w:val="007603BB"/>
    <w:rsid w:val="0076109D"/>
    <w:rsid w:val="00767107"/>
    <w:rsid w:val="00772099"/>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2109"/>
    <w:rsid w:val="007D44D7"/>
    <w:rsid w:val="007D621A"/>
    <w:rsid w:val="007D7339"/>
    <w:rsid w:val="007E058A"/>
    <w:rsid w:val="007E2887"/>
    <w:rsid w:val="007E5278"/>
    <w:rsid w:val="007E749C"/>
    <w:rsid w:val="007F1B5C"/>
    <w:rsid w:val="00801257"/>
    <w:rsid w:val="00802F4D"/>
    <w:rsid w:val="00803B0A"/>
    <w:rsid w:val="00804DED"/>
    <w:rsid w:val="00805B96"/>
    <w:rsid w:val="008105BE"/>
    <w:rsid w:val="008114A5"/>
    <w:rsid w:val="008115A5"/>
    <w:rsid w:val="00811D46"/>
    <w:rsid w:val="0081415D"/>
    <w:rsid w:val="00820229"/>
    <w:rsid w:val="00822448"/>
    <w:rsid w:val="00822ABE"/>
    <w:rsid w:val="008244D1"/>
    <w:rsid w:val="00827CF0"/>
    <w:rsid w:val="00827F51"/>
    <w:rsid w:val="0083104E"/>
    <w:rsid w:val="008343BE"/>
    <w:rsid w:val="00836535"/>
    <w:rsid w:val="00840FB4"/>
    <w:rsid w:val="008410B2"/>
    <w:rsid w:val="00841780"/>
    <w:rsid w:val="00841ED9"/>
    <w:rsid w:val="008500A0"/>
    <w:rsid w:val="008524E5"/>
    <w:rsid w:val="0085351C"/>
    <w:rsid w:val="0085435A"/>
    <w:rsid w:val="008549CA"/>
    <w:rsid w:val="008556C3"/>
    <w:rsid w:val="00855F27"/>
    <w:rsid w:val="0085687C"/>
    <w:rsid w:val="008611C1"/>
    <w:rsid w:val="008706C5"/>
    <w:rsid w:val="00873707"/>
    <w:rsid w:val="00874B20"/>
    <w:rsid w:val="008757C6"/>
    <w:rsid w:val="008763E1"/>
    <w:rsid w:val="0087775C"/>
    <w:rsid w:val="00877EC8"/>
    <w:rsid w:val="00880F36"/>
    <w:rsid w:val="00885530"/>
    <w:rsid w:val="008910D1"/>
    <w:rsid w:val="0089296C"/>
    <w:rsid w:val="00895C05"/>
    <w:rsid w:val="00896A10"/>
    <w:rsid w:val="00896ABD"/>
    <w:rsid w:val="00897AB6"/>
    <w:rsid w:val="00897DA8"/>
    <w:rsid w:val="008A3380"/>
    <w:rsid w:val="008A7A9C"/>
    <w:rsid w:val="008B5218"/>
    <w:rsid w:val="008B7102"/>
    <w:rsid w:val="008C3B7D"/>
    <w:rsid w:val="008C759E"/>
    <w:rsid w:val="008D0F90"/>
    <w:rsid w:val="008D3715"/>
    <w:rsid w:val="008D5465"/>
    <w:rsid w:val="008D5E61"/>
    <w:rsid w:val="008D6B95"/>
    <w:rsid w:val="008D7EB7"/>
    <w:rsid w:val="008D7EC5"/>
    <w:rsid w:val="008E3684"/>
    <w:rsid w:val="008E57F5"/>
    <w:rsid w:val="008E7606"/>
    <w:rsid w:val="008F1DAA"/>
    <w:rsid w:val="008F3EBD"/>
    <w:rsid w:val="008F60B2"/>
    <w:rsid w:val="008F6EBB"/>
    <w:rsid w:val="008F7C41"/>
    <w:rsid w:val="009015A2"/>
    <w:rsid w:val="00901C70"/>
    <w:rsid w:val="009031E2"/>
    <w:rsid w:val="0091276C"/>
    <w:rsid w:val="009145BE"/>
    <w:rsid w:val="009165AC"/>
    <w:rsid w:val="00916FFC"/>
    <w:rsid w:val="0092053F"/>
    <w:rsid w:val="0092340A"/>
    <w:rsid w:val="009313D9"/>
    <w:rsid w:val="009327AC"/>
    <w:rsid w:val="00935B7F"/>
    <w:rsid w:val="00941293"/>
    <w:rsid w:val="00946372"/>
    <w:rsid w:val="009478C3"/>
    <w:rsid w:val="0095032B"/>
    <w:rsid w:val="00950B13"/>
    <w:rsid w:val="00950C17"/>
    <w:rsid w:val="00951FAF"/>
    <w:rsid w:val="00954740"/>
    <w:rsid w:val="009557BC"/>
    <w:rsid w:val="00955AE5"/>
    <w:rsid w:val="00956C0F"/>
    <w:rsid w:val="00962E71"/>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4B7"/>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D47"/>
    <w:rsid w:val="00A01FE0"/>
    <w:rsid w:val="00A040D9"/>
    <w:rsid w:val="00A06945"/>
    <w:rsid w:val="00A10656"/>
    <w:rsid w:val="00A113C0"/>
    <w:rsid w:val="00A12FA6"/>
    <w:rsid w:val="00A1339B"/>
    <w:rsid w:val="00A14ABA"/>
    <w:rsid w:val="00A24CB6"/>
    <w:rsid w:val="00A25865"/>
    <w:rsid w:val="00A26CD2"/>
    <w:rsid w:val="00A27667"/>
    <w:rsid w:val="00A32979"/>
    <w:rsid w:val="00A34A67"/>
    <w:rsid w:val="00A37462"/>
    <w:rsid w:val="00A459E1"/>
    <w:rsid w:val="00A45FAC"/>
    <w:rsid w:val="00A46AC4"/>
    <w:rsid w:val="00A478A5"/>
    <w:rsid w:val="00A52296"/>
    <w:rsid w:val="00A55661"/>
    <w:rsid w:val="00A61B70"/>
    <w:rsid w:val="00A61FA8"/>
    <w:rsid w:val="00A637F4"/>
    <w:rsid w:val="00A64DF2"/>
    <w:rsid w:val="00A65485"/>
    <w:rsid w:val="00A65CDD"/>
    <w:rsid w:val="00A66E05"/>
    <w:rsid w:val="00A67655"/>
    <w:rsid w:val="00A70753"/>
    <w:rsid w:val="00A712D2"/>
    <w:rsid w:val="00A82C8A"/>
    <w:rsid w:val="00A8346B"/>
    <w:rsid w:val="00A852FF"/>
    <w:rsid w:val="00A87337"/>
    <w:rsid w:val="00A90C97"/>
    <w:rsid w:val="00A92DDC"/>
    <w:rsid w:val="00A94071"/>
    <w:rsid w:val="00A960C8"/>
    <w:rsid w:val="00A96604"/>
    <w:rsid w:val="00AA03DF"/>
    <w:rsid w:val="00AA1B4F"/>
    <w:rsid w:val="00AA21D8"/>
    <w:rsid w:val="00AA271A"/>
    <w:rsid w:val="00AA3270"/>
    <w:rsid w:val="00AA375A"/>
    <w:rsid w:val="00AA54F3"/>
    <w:rsid w:val="00AA6B43"/>
    <w:rsid w:val="00AA720D"/>
    <w:rsid w:val="00AA75C0"/>
    <w:rsid w:val="00AA76AF"/>
    <w:rsid w:val="00AA7B1F"/>
    <w:rsid w:val="00AB3145"/>
    <w:rsid w:val="00AB367A"/>
    <w:rsid w:val="00AB7BF8"/>
    <w:rsid w:val="00AC01D1"/>
    <w:rsid w:val="00AC0AB2"/>
    <w:rsid w:val="00AC0E9F"/>
    <w:rsid w:val="00AC52A5"/>
    <w:rsid w:val="00AC6EFD"/>
    <w:rsid w:val="00AC7151"/>
    <w:rsid w:val="00AD0A01"/>
    <w:rsid w:val="00AD460A"/>
    <w:rsid w:val="00AD6A05"/>
    <w:rsid w:val="00AE0792"/>
    <w:rsid w:val="00AE118B"/>
    <w:rsid w:val="00AE272B"/>
    <w:rsid w:val="00AE3E3A"/>
    <w:rsid w:val="00AE77B4"/>
    <w:rsid w:val="00AE7C1A"/>
    <w:rsid w:val="00AE7DF8"/>
    <w:rsid w:val="00AF0D9C"/>
    <w:rsid w:val="00AF13AB"/>
    <w:rsid w:val="00AF1D36"/>
    <w:rsid w:val="00AF26FF"/>
    <w:rsid w:val="00AF280B"/>
    <w:rsid w:val="00AF5F75"/>
    <w:rsid w:val="00AF6001"/>
    <w:rsid w:val="00B01A16"/>
    <w:rsid w:val="00B079FE"/>
    <w:rsid w:val="00B07F45"/>
    <w:rsid w:val="00B1021A"/>
    <w:rsid w:val="00B10271"/>
    <w:rsid w:val="00B13D49"/>
    <w:rsid w:val="00B140D9"/>
    <w:rsid w:val="00B1481A"/>
    <w:rsid w:val="00B15A1F"/>
    <w:rsid w:val="00B15FE9"/>
    <w:rsid w:val="00B17DD0"/>
    <w:rsid w:val="00B2148A"/>
    <w:rsid w:val="00B220C2"/>
    <w:rsid w:val="00B2276E"/>
    <w:rsid w:val="00B25B32"/>
    <w:rsid w:val="00B32616"/>
    <w:rsid w:val="00B36AF0"/>
    <w:rsid w:val="00B36C42"/>
    <w:rsid w:val="00B42EA7"/>
    <w:rsid w:val="00B51845"/>
    <w:rsid w:val="00B51923"/>
    <w:rsid w:val="00B51E9B"/>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915AE"/>
    <w:rsid w:val="00BA1735"/>
    <w:rsid w:val="00BA19FA"/>
    <w:rsid w:val="00BA4288"/>
    <w:rsid w:val="00BB0902"/>
    <w:rsid w:val="00BB1F9C"/>
    <w:rsid w:val="00BB48E5"/>
    <w:rsid w:val="00BB5607"/>
    <w:rsid w:val="00BB5ACA"/>
    <w:rsid w:val="00BB627F"/>
    <w:rsid w:val="00BC0C17"/>
    <w:rsid w:val="00BC1429"/>
    <w:rsid w:val="00BC3823"/>
    <w:rsid w:val="00BC5841"/>
    <w:rsid w:val="00BC5E38"/>
    <w:rsid w:val="00BD201A"/>
    <w:rsid w:val="00BD2DC4"/>
    <w:rsid w:val="00BD2EF0"/>
    <w:rsid w:val="00BD60B4"/>
    <w:rsid w:val="00BD796B"/>
    <w:rsid w:val="00BE3235"/>
    <w:rsid w:val="00BE40C0"/>
    <w:rsid w:val="00BE445C"/>
    <w:rsid w:val="00BE5B55"/>
    <w:rsid w:val="00BE5F4A"/>
    <w:rsid w:val="00BE7AEF"/>
    <w:rsid w:val="00BF09B0"/>
    <w:rsid w:val="00BF1544"/>
    <w:rsid w:val="00BF155D"/>
    <w:rsid w:val="00BF1B53"/>
    <w:rsid w:val="00BF246D"/>
    <w:rsid w:val="00BF2682"/>
    <w:rsid w:val="00C06F06"/>
    <w:rsid w:val="00C13041"/>
    <w:rsid w:val="00C17BFF"/>
    <w:rsid w:val="00C20FAD"/>
    <w:rsid w:val="00C2375F"/>
    <w:rsid w:val="00C2401E"/>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0CDB"/>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61CC"/>
    <w:rsid w:val="00CE6DC8"/>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0F1"/>
    <w:rsid w:val="00D2243A"/>
    <w:rsid w:val="00D31B1E"/>
    <w:rsid w:val="00D33393"/>
    <w:rsid w:val="00D33D36"/>
    <w:rsid w:val="00D34D94"/>
    <w:rsid w:val="00D409E2"/>
    <w:rsid w:val="00D427D7"/>
    <w:rsid w:val="00D44E62"/>
    <w:rsid w:val="00D51570"/>
    <w:rsid w:val="00D556AD"/>
    <w:rsid w:val="00D60381"/>
    <w:rsid w:val="00D616DE"/>
    <w:rsid w:val="00D62201"/>
    <w:rsid w:val="00D651D1"/>
    <w:rsid w:val="00D6735D"/>
    <w:rsid w:val="00D717BB"/>
    <w:rsid w:val="00D7226B"/>
    <w:rsid w:val="00D72707"/>
    <w:rsid w:val="00D75A9C"/>
    <w:rsid w:val="00D829C8"/>
    <w:rsid w:val="00D87917"/>
    <w:rsid w:val="00D90871"/>
    <w:rsid w:val="00D9155F"/>
    <w:rsid w:val="00D9403F"/>
    <w:rsid w:val="00D959B4"/>
    <w:rsid w:val="00D97412"/>
    <w:rsid w:val="00D97DDF"/>
    <w:rsid w:val="00DA44DE"/>
    <w:rsid w:val="00DA750B"/>
    <w:rsid w:val="00DB620A"/>
    <w:rsid w:val="00DC3832"/>
    <w:rsid w:val="00DC51E6"/>
    <w:rsid w:val="00DC7A51"/>
    <w:rsid w:val="00DD3B1E"/>
    <w:rsid w:val="00DD4CE5"/>
    <w:rsid w:val="00DD74BA"/>
    <w:rsid w:val="00DE06B2"/>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0965"/>
    <w:rsid w:val="00E249D5"/>
    <w:rsid w:val="00E25017"/>
    <w:rsid w:val="00E26F73"/>
    <w:rsid w:val="00E304E4"/>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6BD0"/>
    <w:rsid w:val="00E77296"/>
    <w:rsid w:val="00E87527"/>
    <w:rsid w:val="00E87EF7"/>
    <w:rsid w:val="00E93763"/>
    <w:rsid w:val="00E96C4C"/>
    <w:rsid w:val="00EA2AAE"/>
    <w:rsid w:val="00EA2EC0"/>
    <w:rsid w:val="00EA423C"/>
    <w:rsid w:val="00EA427A"/>
    <w:rsid w:val="00EA46A1"/>
    <w:rsid w:val="00EA723B"/>
    <w:rsid w:val="00EB4431"/>
    <w:rsid w:val="00EB6350"/>
    <w:rsid w:val="00EB687A"/>
    <w:rsid w:val="00EC2F62"/>
    <w:rsid w:val="00EC3EC1"/>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1D2"/>
    <w:rsid w:val="00EF54FD"/>
    <w:rsid w:val="00EF64FC"/>
    <w:rsid w:val="00F078C8"/>
    <w:rsid w:val="00F07F0D"/>
    <w:rsid w:val="00F100E9"/>
    <w:rsid w:val="00F13112"/>
    <w:rsid w:val="00F161DC"/>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10BE"/>
    <w:rsid w:val="00F6149C"/>
    <w:rsid w:val="00F623E9"/>
    <w:rsid w:val="00F63951"/>
    <w:rsid w:val="00F63C86"/>
    <w:rsid w:val="00F766BE"/>
    <w:rsid w:val="00F77EB9"/>
    <w:rsid w:val="00F80635"/>
    <w:rsid w:val="00F8115F"/>
    <w:rsid w:val="00F815D1"/>
    <w:rsid w:val="00F81E7E"/>
    <w:rsid w:val="00F81F0F"/>
    <w:rsid w:val="00F825F4"/>
    <w:rsid w:val="00F835C9"/>
    <w:rsid w:val="00F838DF"/>
    <w:rsid w:val="00F8454F"/>
    <w:rsid w:val="00F90B99"/>
    <w:rsid w:val="00F92AA1"/>
    <w:rsid w:val="00F92F7D"/>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340E"/>
    <w:rsid w:val="00FC4337"/>
    <w:rsid w:val="00FC4C1A"/>
    <w:rsid w:val="00FC628F"/>
    <w:rsid w:val="00FC6468"/>
    <w:rsid w:val="00FC6D49"/>
    <w:rsid w:val="00FD4922"/>
    <w:rsid w:val="00FD6461"/>
    <w:rsid w:val="00FE0281"/>
    <w:rsid w:val="00FE7083"/>
    <w:rsid w:val="00FF019F"/>
    <w:rsid w:val="00FF1B2A"/>
    <w:rsid w:val="00FF1C39"/>
    <w:rsid w:val="00FF2160"/>
    <w:rsid w:val="00FF2E31"/>
    <w:rsid w:val="00FF30DE"/>
    <w:rsid w:val="00FF33A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5D76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0A9C"/>
    <w:rPr>
      <w:color w:val="808080"/>
    </w:rPr>
  </w:style>
  <w:style w:type="paragraph" w:styleId="FootnoteText">
    <w:name w:val="footnote text"/>
    <w:basedOn w:val="Normal"/>
    <w:link w:val="FootnoteTextChar"/>
    <w:uiPriority w:val="99"/>
    <w:semiHidden/>
    <w:unhideWhenUsed/>
    <w:rsid w:val="004669B0"/>
    <w:rPr>
      <w:sz w:val="20"/>
      <w:szCs w:val="20"/>
    </w:rPr>
  </w:style>
  <w:style w:type="character" w:customStyle="1" w:styleId="FootnoteTextChar">
    <w:name w:val="Footnote Text Char"/>
    <w:basedOn w:val="DefaultParagraphFont"/>
    <w:link w:val="FootnoteText"/>
    <w:uiPriority w:val="99"/>
    <w:semiHidden/>
    <w:rsid w:val="004669B0"/>
    <w:rPr>
      <w:rFonts w:ascii="Calibri" w:hAnsi="Calibri" w:cs="Calibri"/>
      <w:color w:val="000000"/>
    </w:rPr>
  </w:style>
  <w:style w:type="character" w:styleId="FootnoteReference">
    <w:name w:val="footnote reference"/>
    <w:basedOn w:val="DefaultParagraphFont"/>
    <w:uiPriority w:val="99"/>
    <w:semiHidden/>
    <w:unhideWhenUsed/>
    <w:rsid w:val="004669B0"/>
    <w:rPr>
      <w:vertAlign w:val="superscript"/>
    </w:rPr>
  </w:style>
  <w:style w:type="character" w:customStyle="1" w:styleId="labs-docsum-authors">
    <w:name w:val="labs-docsum-authors"/>
    <w:basedOn w:val="DefaultParagraphFont"/>
    <w:rsid w:val="00196AF7"/>
  </w:style>
  <w:style w:type="character" w:customStyle="1" w:styleId="labs-docsum-journal-citation">
    <w:name w:val="labs-docsum-journal-citation"/>
    <w:basedOn w:val="DefaultParagraphFont"/>
    <w:rsid w:val="00196AF7"/>
  </w:style>
  <w:style w:type="character" w:customStyle="1" w:styleId="citation-part">
    <w:name w:val="citation-part"/>
    <w:basedOn w:val="DefaultParagraphFont"/>
    <w:rsid w:val="00196AF7"/>
  </w:style>
  <w:style w:type="character" w:customStyle="1" w:styleId="docsum-pmid">
    <w:name w:val="docsum-pmid"/>
    <w:basedOn w:val="DefaultParagraphFont"/>
    <w:rsid w:val="00196A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250516">
      <w:bodyDiv w:val="1"/>
      <w:marLeft w:val="0"/>
      <w:marRight w:val="0"/>
      <w:marTop w:val="0"/>
      <w:marBottom w:val="0"/>
      <w:divBdr>
        <w:top w:val="none" w:sz="0" w:space="0" w:color="auto"/>
        <w:left w:val="none" w:sz="0" w:space="0" w:color="auto"/>
        <w:bottom w:val="none" w:sz="0" w:space="0" w:color="auto"/>
        <w:right w:val="none" w:sz="0" w:space="0" w:color="auto"/>
      </w:divBdr>
      <w:divsChild>
        <w:div w:id="1204709287">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36780">
      <w:bodyDiv w:val="1"/>
      <w:marLeft w:val="0"/>
      <w:marRight w:val="0"/>
      <w:marTop w:val="0"/>
      <w:marBottom w:val="0"/>
      <w:divBdr>
        <w:top w:val="none" w:sz="0" w:space="0" w:color="auto"/>
        <w:left w:val="none" w:sz="0" w:space="0" w:color="auto"/>
        <w:bottom w:val="none" w:sz="0" w:space="0" w:color="auto"/>
        <w:right w:val="none" w:sz="0" w:space="0" w:color="auto"/>
      </w:divBdr>
      <w:divsChild>
        <w:div w:id="1872768848">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8232931">
      <w:bodyDiv w:val="1"/>
      <w:marLeft w:val="0"/>
      <w:marRight w:val="0"/>
      <w:marTop w:val="0"/>
      <w:marBottom w:val="0"/>
      <w:divBdr>
        <w:top w:val="none" w:sz="0" w:space="0" w:color="auto"/>
        <w:left w:val="none" w:sz="0" w:space="0" w:color="auto"/>
        <w:bottom w:val="none" w:sz="0" w:space="0" w:color="auto"/>
        <w:right w:val="none" w:sz="0" w:space="0" w:color="auto"/>
      </w:divBdr>
      <w:divsChild>
        <w:div w:id="470563249">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olivier.villemain@sickkids.ca"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luc.mertens@sickkids.ca"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erome.baranger@sickkids.ca"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8639B697EBC9746A1D2F7BC38092420" ma:contentTypeVersion="13" ma:contentTypeDescription="Create a new document." ma:contentTypeScope="" ma:versionID="e0d5dea42ec9f2ac5079e2e919c90d13">
  <xsd:schema xmlns:xsd="http://www.w3.org/2001/XMLSchema" xmlns:xs="http://www.w3.org/2001/XMLSchema" xmlns:p="http://schemas.microsoft.com/office/2006/metadata/properties" xmlns:ns3="d2d42bf7-7748-4387-9de7-2c23954f1298" xmlns:ns4="9491ebf6-81f1-414b-bd32-938ab61b80f1" targetNamespace="http://schemas.microsoft.com/office/2006/metadata/properties" ma:root="true" ma:fieldsID="8a024967a3fd6be0f2bf5a3652085764" ns3:_="" ns4:_="">
    <xsd:import namespace="d2d42bf7-7748-4387-9de7-2c23954f1298"/>
    <xsd:import namespace="9491ebf6-81f1-414b-bd32-938ab61b80f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d42bf7-7748-4387-9de7-2c23954f129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491ebf6-81f1-414b-bd32-938ab61b80f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5211F7B-5F96-4984-BF9F-CB76C896A5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d42bf7-7748-4387-9de7-2c23954f1298"/>
    <ds:schemaRef ds:uri="9491ebf6-81f1-414b-bd32-938ab61b80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B4366A8-567A-4428-9430-488BFDA494C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8F495BE-936D-4CB6-A6D5-80651D716DEB}">
  <ds:schemaRefs>
    <ds:schemaRef ds:uri="http://schemas.openxmlformats.org/officeDocument/2006/bibliography"/>
  </ds:schemaRefs>
</ds:datastoreItem>
</file>

<file path=customXml/itemProps4.xml><?xml version="1.0" encoding="utf-8"?>
<ds:datastoreItem xmlns:ds="http://schemas.openxmlformats.org/officeDocument/2006/customXml" ds:itemID="{209B087A-BE83-4331-BAF7-D1725A0AC4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4417</Words>
  <Characters>139183</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7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14T19:36:00Z</dcterms:created>
  <dcterms:modified xsi:type="dcterms:W3CDTF">2020-10-07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8e8e7c1a-419e-39ca-a167-aed85cfc1ae3</vt:lpwstr>
  </property>
  <property fmtid="{D5CDD505-2E9C-101B-9397-08002B2CF9AE}" pid="24" name="Mendeley Citation Style_1">
    <vt:lpwstr>http://www.zotero.org/styles/journal-of-visualized-experiments</vt:lpwstr>
  </property>
  <property fmtid="{D5CDD505-2E9C-101B-9397-08002B2CF9AE}" pid="25" name="ContentTypeId">
    <vt:lpwstr>0x010100D8639B697EBC9746A1D2F7BC38092420</vt:lpwstr>
  </property>
</Properties>
</file>